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1A1AE8" w14:textId="77777777" w:rsidR="00251273" w:rsidRDefault="00AF5FA9" w:rsidP="00B500AB">
      <w:pPr>
        <w:pStyle w:val="Unformatted"/>
        <w:jc w:val="center"/>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noProof/>
        </w:rPr>
        <w:drawing>
          <wp:anchor distT="0" distB="0" distL="114300" distR="114300" simplePos="0" relativeHeight="251663360" behindDoc="0" locked="0" layoutInCell="0" allowOverlap="1" wp14:anchorId="2F3F5B4F" wp14:editId="2C9EA59D">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2" cstate="print"/>
                    <a:srcRect/>
                    <a:stretch>
                      <a:fillRect/>
                    </a:stretch>
                  </pic:blipFill>
                  <pic:spPr bwMode="auto">
                    <a:xfrm>
                      <a:off x="0" y="0"/>
                      <a:ext cx="3161030" cy="3378835"/>
                    </a:xfrm>
                    <a:prstGeom prst="rect">
                      <a:avLst/>
                    </a:prstGeom>
                    <a:noFill/>
                  </pic:spPr>
                </pic:pic>
              </a:graphicData>
            </a:graphic>
          </wp:anchor>
        </w:drawing>
      </w:r>
    </w:p>
    <w:p w14:paraId="35873510" w14:textId="77777777" w:rsidR="00251273" w:rsidRDefault="00251273" w:rsidP="00B500AB">
      <w:pPr>
        <w:pStyle w:val="Unformatted"/>
        <w:jc w:val="center"/>
      </w:pPr>
    </w:p>
    <w:p w14:paraId="1F0B672E" w14:textId="77777777" w:rsidR="00251273" w:rsidRDefault="00251273" w:rsidP="00B500AB">
      <w:pPr>
        <w:pStyle w:val="Unformatted"/>
        <w:jc w:val="center"/>
      </w:pPr>
    </w:p>
    <w:p w14:paraId="13820450" w14:textId="77777777" w:rsidR="00251273" w:rsidRDefault="00251273" w:rsidP="00B500AB">
      <w:pPr>
        <w:pStyle w:val="Unformatted"/>
        <w:jc w:val="center"/>
      </w:pPr>
    </w:p>
    <w:p w14:paraId="7DEC382A" w14:textId="77777777" w:rsidR="00251273" w:rsidRDefault="00251273" w:rsidP="00B500AB">
      <w:pPr>
        <w:pStyle w:val="Unformatted"/>
        <w:jc w:val="center"/>
      </w:pPr>
    </w:p>
    <w:p w14:paraId="6A33B1EB" w14:textId="77777777" w:rsidR="00251273" w:rsidRDefault="00251273" w:rsidP="00B500AB">
      <w:pPr>
        <w:pStyle w:val="Unformatted"/>
        <w:jc w:val="center"/>
      </w:pPr>
    </w:p>
    <w:p w14:paraId="5C3D7E94" w14:textId="77777777" w:rsidR="00251273" w:rsidRDefault="00251273" w:rsidP="00B500AB">
      <w:pPr>
        <w:pStyle w:val="Unformatted"/>
        <w:jc w:val="center"/>
      </w:pPr>
    </w:p>
    <w:p w14:paraId="3E2DD76C" w14:textId="77777777" w:rsidR="00251273" w:rsidRDefault="00251273" w:rsidP="00B500AB">
      <w:pPr>
        <w:pStyle w:val="Unformatted"/>
        <w:jc w:val="center"/>
      </w:pPr>
    </w:p>
    <w:p w14:paraId="7FAE1409" w14:textId="77777777" w:rsidR="00251273" w:rsidRDefault="00251273" w:rsidP="00B500AB">
      <w:pPr>
        <w:pStyle w:val="Unformatted"/>
        <w:jc w:val="center"/>
      </w:pPr>
    </w:p>
    <w:p w14:paraId="54439A40" w14:textId="77777777" w:rsidR="00251273" w:rsidRDefault="00251273" w:rsidP="00B500AB">
      <w:pPr>
        <w:pStyle w:val="Unformatted"/>
        <w:jc w:val="center"/>
      </w:pPr>
    </w:p>
    <w:p w14:paraId="40816231" w14:textId="77777777" w:rsidR="00251273" w:rsidRDefault="00251273" w:rsidP="00B500AB">
      <w:pPr>
        <w:pStyle w:val="Unformatted"/>
        <w:jc w:val="center"/>
      </w:pPr>
    </w:p>
    <w:p w14:paraId="3EA0BC94" w14:textId="77777777" w:rsidR="00251273" w:rsidRDefault="00251273" w:rsidP="00B500AB">
      <w:pPr>
        <w:pStyle w:val="Unformatted"/>
        <w:jc w:val="center"/>
      </w:pPr>
    </w:p>
    <w:p w14:paraId="376F5E3F" w14:textId="77777777" w:rsidR="00251273" w:rsidRDefault="00251273" w:rsidP="00B500AB">
      <w:pPr>
        <w:pStyle w:val="Unformatted"/>
        <w:jc w:val="center"/>
      </w:pPr>
    </w:p>
    <w:p w14:paraId="467F609E" w14:textId="77777777" w:rsidR="00251273" w:rsidRDefault="00251273" w:rsidP="00B500AB">
      <w:pPr>
        <w:pStyle w:val="Unformatted"/>
        <w:jc w:val="center"/>
      </w:pPr>
    </w:p>
    <w:p w14:paraId="1FAA5D0D" w14:textId="77777777" w:rsidR="00251273" w:rsidRDefault="00251273" w:rsidP="00B500AB">
      <w:pPr>
        <w:pStyle w:val="Unformatted"/>
        <w:jc w:val="center"/>
      </w:pPr>
    </w:p>
    <w:p w14:paraId="65C0726B" w14:textId="77777777" w:rsidR="00251273" w:rsidRDefault="00251273" w:rsidP="00B500AB">
      <w:pPr>
        <w:pStyle w:val="Unformatted"/>
        <w:jc w:val="center"/>
      </w:pPr>
    </w:p>
    <w:p w14:paraId="22F263A4" w14:textId="77777777" w:rsidR="00251273" w:rsidRDefault="00251273" w:rsidP="00B500AB">
      <w:pPr>
        <w:pStyle w:val="Unformatted"/>
        <w:jc w:val="center"/>
      </w:pPr>
    </w:p>
    <w:p w14:paraId="47E54C37" w14:textId="77777777" w:rsidR="00251273" w:rsidRDefault="00251273" w:rsidP="00B500AB">
      <w:pPr>
        <w:pStyle w:val="Unformatted"/>
        <w:jc w:val="center"/>
      </w:pPr>
    </w:p>
    <w:p w14:paraId="42A9B851" w14:textId="77777777" w:rsidR="00251273" w:rsidRDefault="00251273" w:rsidP="00B500AB">
      <w:pPr>
        <w:pStyle w:val="Unformatted"/>
        <w:jc w:val="center"/>
      </w:pPr>
    </w:p>
    <w:p w14:paraId="0410C935" w14:textId="77777777" w:rsidR="00251273" w:rsidRDefault="00251273" w:rsidP="00B500AB">
      <w:pPr>
        <w:pStyle w:val="Unformatted"/>
        <w:jc w:val="center"/>
      </w:pPr>
    </w:p>
    <w:p w14:paraId="13039833" w14:textId="77777777" w:rsidR="00251273" w:rsidRDefault="00251273" w:rsidP="00B500AB">
      <w:pPr>
        <w:pStyle w:val="Unformatted"/>
        <w:jc w:val="center"/>
      </w:pPr>
    </w:p>
    <w:p w14:paraId="0BF29ADF" w14:textId="77777777" w:rsidR="00251273" w:rsidRDefault="00251273" w:rsidP="00B500AB">
      <w:pPr>
        <w:pStyle w:val="Unformatted"/>
        <w:jc w:val="center"/>
      </w:pPr>
    </w:p>
    <w:p w14:paraId="752C1548" w14:textId="77777777" w:rsidR="00251273" w:rsidRDefault="00251273" w:rsidP="00B500AB">
      <w:pPr>
        <w:pStyle w:val="Unformatted"/>
        <w:jc w:val="center"/>
      </w:pPr>
    </w:p>
    <w:sdt>
      <w:sdtPr>
        <w:rPr>
          <w:b/>
        </w:rPr>
        <w:id w:val="77811055"/>
        <w:placeholder>
          <w:docPart w:val="890D3ABEDC78486E85DE3DBEEDBE17F3"/>
        </w:placeholder>
        <w:text/>
      </w:sdtPr>
      <w:sdtEndPr/>
      <w:sdtContent>
        <w:p w14:paraId="373954CE" w14:textId="7EE24B85" w:rsidR="00251273" w:rsidRPr="00286D82" w:rsidRDefault="009410C7" w:rsidP="00B500AB">
          <w:pPr>
            <w:pStyle w:val="Unformatted"/>
            <w:spacing w:after="120"/>
            <w:jc w:val="center"/>
            <w:rPr>
              <w:b/>
            </w:rPr>
          </w:pPr>
          <w:r>
            <w:rPr>
              <w:b/>
            </w:rPr>
            <w:t>Data Analysis Tool for</w:t>
          </w:r>
          <w:r w:rsidR="00C648A4">
            <w:rPr>
              <w:b/>
            </w:rPr>
            <w:t xml:space="preserve"> Air Force Facility Maintenance and Repair</w:t>
          </w:r>
        </w:p>
      </w:sdtContent>
    </w:sdt>
    <w:p w14:paraId="2D77412C" w14:textId="77777777" w:rsidR="00251273" w:rsidRDefault="00251273" w:rsidP="00B500AB">
      <w:pPr>
        <w:pStyle w:val="Unformatted"/>
        <w:spacing w:after="120"/>
        <w:jc w:val="center"/>
        <w:rPr>
          <w:b/>
        </w:rPr>
      </w:pPr>
    </w:p>
    <w:p w14:paraId="530C02C2" w14:textId="77777777" w:rsidR="00251273" w:rsidRDefault="00251273" w:rsidP="00B500AB">
      <w:pPr>
        <w:pStyle w:val="Unformatted"/>
        <w:spacing w:after="120"/>
        <w:jc w:val="center"/>
      </w:pPr>
      <w:r>
        <w:t>THESIS</w:t>
      </w:r>
    </w:p>
    <w:p w14:paraId="0ED2BB26" w14:textId="77777777" w:rsidR="00251273" w:rsidRDefault="00251273" w:rsidP="00B500AB">
      <w:pPr>
        <w:pStyle w:val="Unformatted"/>
        <w:spacing w:after="120"/>
        <w:jc w:val="center"/>
      </w:pPr>
    </w:p>
    <w:p w14:paraId="45625F25" w14:textId="23BD66A7" w:rsidR="00251273" w:rsidRDefault="00540C60" w:rsidP="00B500AB">
      <w:pPr>
        <w:pStyle w:val="Unformatted"/>
        <w:spacing w:after="120"/>
        <w:jc w:val="center"/>
      </w:pPr>
      <w:sdt>
        <w:sdtPr>
          <w:id w:val="77811059"/>
          <w:placeholder>
            <w:docPart w:val="334A15B9F02A4C178FE581AE3C19E623"/>
          </w:placeholder>
          <w:text/>
        </w:sdtPr>
        <w:sdtEndPr/>
        <w:sdtContent>
          <w:r w:rsidR="0021565F">
            <w:t>Jim H. Daniels III, Captain, USAF</w:t>
          </w:r>
        </w:sdtContent>
      </w:sdt>
    </w:p>
    <w:p w14:paraId="69E8ED13" w14:textId="77777777" w:rsidR="00B500AB" w:rsidRDefault="00B500AB" w:rsidP="00B500AB">
      <w:pPr>
        <w:pStyle w:val="Unformatted"/>
        <w:spacing w:after="120"/>
        <w:jc w:val="center"/>
      </w:pPr>
    </w:p>
    <w:p w14:paraId="27DBDB8E" w14:textId="0E9D891E" w:rsidR="00251273" w:rsidRDefault="00540C60" w:rsidP="00B500AB">
      <w:pPr>
        <w:pStyle w:val="Unformatted"/>
        <w:spacing w:after="120"/>
        <w:jc w:val="center"/>
      </w:pPr>
      <w:sdt>
        <w:sdtPr>
          <w:id w:val="90032922"/>
          <w:placeholder>
            <w:docPart w:val="2E08B30DB6B6493EB55FD3BB9CACA347"/>
          </w:placeholder>
          <w:text/>
        </w:sdtPr>
        <w:sdtEndPr/>
        <w:sdtContent>
          <w:r w:rsidR="00C648A4">
            <w:t>AFIT/GEM/ENV/17M</w:t>
          </w:r>
        </w:sdtContent>
      </w:sdt>
    </w:p>
    <w:p w14:paraId="38828E69" w14:textId="77777777" w:rsidR="00251273" w:rsidRDefault="00251273" w:rsidP="00466C06">
      <w:pPr>
        <w:pStyle w:val="Title"/>
      </w:pPr>
    </w:p>
    <w:p w14:paraId="039E11FD" w14:textId="77777777" w:rsidR="00286D82" w:rsidRPr="00286D82" w:rsidRDefault="00286D82" w:rsidP="00286D82">
      <w:pPr>
        <w:pStyle w:val="Unformatted"/>
        <w:jc w:val="center"/>
        <w:rPr>
          <w:rFonts w:ascii="Arial" w:hAnsi="Arial" w:cs="Arial"/>
          <w:b/>
        </w:rPr>
      </w:pPr>
      <w:r w:rsidRPr="00286D82">
        <w:rPr>
          <w:rFonts w:ascii="Arial" w:hAnsi="Arial" w:cs="Arial"/>
          <w:b/>
        </w:rPr>
        <w:t>DEPARTMENT OF THE AIR FORCE</w:t>
      </w:r>
    </w:p>
    <w:p w14:paraId="6224C118" w14:textId="77777777" w:rsidR="00286D82" w:rsidRPr="00286D82" w:rsidRDefault="00286D82" w:rsidP="00286D82">
      <w:pPr>
        <w:pStyle w:val="Unformatted"/>
        <w:jc w:val="center"/>
        <w:rPr>
          <w:rFonts w:ascii="Arial" w:hAnsi="Arial" w:cs="Arial"/>
          <w:b/>
        </w:rPr>
      </w:pPr>
      <w:r w:rsidRPr="00286D82">
        <w:rPr>
          <w:rFonts w:ascii="Arial" w:hAnsi="Arial" w:cs="Arial"/>
          <w:b/>
        </w:rPr>
        <w:t>AIR UNIVERSITY</w:t>
      </w:r>
      <w:bookmarkStart w:id="18" w:name="_Toc219876311"/>
      <w:bookmarkStart w:id="19" w:name="_Toc219876905"/>
      <w:bookmarkStart w:id="20" w:name="_Toc219878058"/>
      <w:bookmarkStart w:id="21" w:name="_Toc220229507"/>
      <w:bookmarkStart w:id="22" w:name="_Toc220230974"/>
      <w:bookmarkStart w:id="23" w:name="_Toc220309440"/>
      <w:bookmarkStart w:id="24" w:name="_Toc221956081"/>
      <w:bookmarkStart w:id="25" w:name="_Toc222024139"/>
      <w:bookmarkStart w:id="26" w:name="_Toc222025184"/>
      <w:bookmarkStart w:id="27" w:name="_Toc222025473"/>
      <w:bookmarkStart w:id="28" w:name="_Toc222025762"/>
      <w:bookmarkStart w:id="29" w:name="_Toc222027968"/>
      <w:bookmarkStart w:id="30" w:name="_Toc222028257"/>
      <w:bookmarkStart w:id="31" w:name="_Toc222030970"/>
      <w:bookmarkStart w:id="32" w:name="_Toc222036558"/>
      <w:bookmarkStart w:id="33" w:name="_Toc222040938"/>
      <w:bookmarkStart w:id="34" w:name="_Toc241478858"/>
      <w:bookmarkStart w:id="35" w:name="_Toc257813000"/>
      <w:bookmarkStart w:id="36" w:name="_Toc257884689"/>
      <w:bookmarkStart w:id="37" w:name="_Toc295129007"/>
    </w:p>
    <w:p w14:paraId="371099AD" w14:textId="77777777" w:rsidR="00286D82" w:rsidRPr="00286D82" w:rsidRDefault="00286D82" w:rsidP="00286D82">
      <w:pPr>
        <w:pStyle w:val="Unformatted"/>
        <w:spacing w:before="120"/>
        <w:jc w:val="center"/>
        <w:rPr>
          <w:b/>
          <w:i/>
          <w:sz w:val="36"/>
        </w:rPr>
      </w:pPr>
      <w:r w:rsidRPr="00286D82">
        <w:rPr>
          <w:b/>
          <w:i/>
          <w:sz w:val="36"/>
        </w:rPr>
        <w:t>AIR FORCE INSTITUTE OF TECHNOLOGY</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14:paraId="12E4412A" w14:textId="44B6124D" w:rsidR="00286D82" w:rsidRDefault="00E219E1" w:rsidP="00286D82">
      <w:pPr>
        <w:pStyle w:val="Unformatted"/>
        <w:jc w:val="center"/>
      </w:pPr>
      <w:r>
        <w:rPr>
          <w:noProof/>
        </w:rPr>
        <mc:AlternateContent>
          <mc:Choice Requires="wpg">
            <w:drawing>
              <wp:anchor distT="0" distB="0" distL="114300" distR="114300" simplePos="0" relativeHeight="251677184" behindDoc="0" locked="0" layoutInCell="1" allowOverlap="1" wp14:anchorId="5D444F8D" wp14:editId="04AEE5E4">
                <wp:simplePos x="0" y="0"/>
                <wp:positionH relativeFrom="column">
                  <wp:posOffset>414020</wp:posOffset>
                </wp:positionH>
                <wp:positionV relativeFrom="paragraph">
                  <wp:posOffset>17145</wp:posOffset>
                </wp:positionV>
                <wp:extent cx="4663440" cy="82550"/>
                <wp:effectExtent l="23495" t="26670" r="27940" b="5080"/>
                <wp:wrapNone/>
                <wp:docPr id="1" name="Group 3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3440" cy="82550"/>
                          <a:chOff x="2452" y="11696"/>
                          <a:chExt cx="7344" cy="130"/>
                        </a:xfrm>
                      </wpg:grpSpPr>
                      <wps:wsp>
                        <wps:cNvPr id="2" name="Line 344"/>
                        <wps:cNvCnPr/>
                        <wps:spPr bwMode="auto">
                          <a:xfrm>
                            <a:off x="2452" y="11826"/>
                            <a:ext cx="734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 name="AutoShape 345"/>
                        <wps:cNvCnPr>
                          <a:cxnSpLocks noChangeShapeType="1"/>
                        </wps:cNvCnPr>
                        <wps:spPr bwMode="auto">
                          <a:xfrm>
                            <a:off x="2452" y="11696"/>
                            <a:ext cx="7344" cy="0"/>
                          </a:xfrm>
                          <a:prstGeom prst="straightConnector1">
                            <a:avLst/>
                          </a:prstGeom>
                          <a:noFill/>
                          <a:ln w="412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oup 348" o:spid="_x0000_s1026" style="position:absolute;margin-left:32.6pt;margin-top:1.35pt;width:367.2pt;height:6.5pt;z-index:251677184" coordorigin="2452,11696" coordsize="7344,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">
                <v:line id="Line 344" o:spid="_x0000_s1027" style="position:absolute;visibility:visible;mso-wrap-style:square" from="2452,11826" to="9796,118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2JR8QAAADaAAAADwAAAGRycy9kb3ducmV2LnhtbESPQWvCQBSE74L/YXlCb7rRQijRVUQp&#10;aA+lWkGPz+wziWbfht1tkv77bqHQ4zAz3zCLVW9q0ZLzlWUF00kCgji3uuJCwenzdfwCwgdkjbVl&#10;UvBNHlbL4WCBmbYdH6g9hkJECPsMFZQhNJmUPi/JoJ/Yhjh6N+sMhihdIbXDLsJNLWdJkkqDFceF&#10;EhvalJQ/jl9GwfvzR9qu92+7/rxPr/n2cL3cO6fU06hfz0EE6sN/+K+90wpm8Hsl3gC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lHxAAAANoAAAAPAAAAAAAAAAAA&#10;AAAAAKECAABkcnMvZG93bnJldi54bWxQSwUGAAAAAAQABAD5AAAAkgMAAAAA&#10;"/>
                <v:shapetype id="_x0000_t32" coordsize="21600,21600" o:spt="32" o:oned="t" path="m,l21600,21600e" filled="f">
                  <v:path arrowok="t" fillok="f" o:connecttype="none"/>
                  <o:lock v:ext="edit" shapetype="t"/>
                </v:shapetype>
                <v:shape id="AutoShape 345" o:spid="_x0000_s1028" type="#_x0000_t32" style="position:absolute;left:2452;top:11696;width:734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7S74AAADaAAAADwAAAGRycy9kb3ducmV2LnhtbESPzQrCMBCE74LvEFbwpqkKItUooiiC&#10;B/EHvS7N2habTWlirW9vBMHjMDPfMLNFYwpRU+VyywoG/QgEcWJ1zqmCy3nTm4BwHlljYZkUvMnB&#10;Yt5uzTDW9sVHqk8+FQHCLkYFmfdlLKVLMjLo+rYkDt7dVgZ9kFUqdYWvADeFHEbRWBrMOSxkWNIq&#10;o+RxehoF9uH1/by8DfbXrSzXBzes+bJVqttpllMQnhr/D//aO61gBN8r4QbI+Qc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C76/tLvgAAANoAAAAPAAAAAAAAAAAAAAAAAKEC&#10;AABkcnMvZG93bnJldi54bWxQSwUGAAAAAAQABAD5AAAAjAMAAAAA&#10;" strokeweight="3.25pt"/>
              </v:group>
            </w:pict>
          </mc:Fallback>
        </mc:AlternateContent>
      </w:r>
      <w:r w:rsidR="00286D82" w:rsidRPr="00286D82">
        <w:t xml:space="preserve"> </w:t>
      </w:r>
    </w:p>
    <w:p w14:paraId="59A4AE64" w14:textId="77777777" w:rsidR="00286D82" w:rsidRPr="00286D82" w:rsidRDefault="00286D82" w:rsidP="00286D82">
      <w:pPr>
        <w:pStyle w:val="Unformatted"/>
        <w:jc w:val="center"/>
        <w:rPr>
          <w:rFonts w:ascii="Arial" w:hAnsi="Arial" w:cs="Arial"/>
          <w:b/>
        </w:rPr>
      </w:pPr>
      <w:r w:rsidRPr="00286D82">
        <w:rPr>
          <w:rFonts w:ascii="Arial" w:hAnsi="Arial" w:cs="Arial"/>
          <w:b/>
        </w:rPr>
        <w:t>Wright-Patterson Air Force Base, Ohio</w:t>
      </w:r>
    </w:p>
    <w:p w14:paraId="1DC30CC5" w14:textId="77777777" w:rsidR="00286D82" w:rsidRDefault="00286D82" w:rsidP="00286D82">
      <w:pPr>
        <w:pStyle w:val="Unformatted"/>
        <w:jc w:val="center"/>
      </w:pPr>
    </w:p>
    <w:sdt>
      <w:sdtPr>
        <w:id w:val="77811041"/>
        <w:placeholder>
          <w:docPart w:val="4C240D1EB5744C439777E9636754154C"/>
        </w:placeholder>
        <w:showingPlcHdr/>
        <w:text/>
      </w:sdtPr>
      <w:sdtEndPr/>
      <w:sdtContent>
        <w:p w14:paraId="5ECD9E42" w14:textId="6E395EA3" w:rsidR="00AC2686" w:rsidRDefault="00C648A4" w:rsidP="00AC2686">
          <w:pPr>
            <w:pStyle w:val="Unformatted"/>
            <w:jc w:val="center"/>
          </w:pPr>
          <w:r>
            <w:rPr>
              <w:rStyle w:val="PlaceholderText"/>
            </w:rPr>
            <w:t>INSERT APPROPRIATE DISTRIBUTION STATEMENT HERE</w:t>
          </w:r>
          <w:r w:rsidRPr="00896E89">
            <w:rPr>
              <w:rStyle w:val="PlaceholderText"/>
            </w:rPr>
            <w:t>.</w:t>
          </w:r>
        </w:p>
      </w:sdtContent>
    </w:sdt>
    <w:p w14:paraId="113D28C4" w14:textId="77777777" w:rsidR="00286D82" w:rsidRPr="00B500AB" w:rsidRDefault="00286D82" w:rsidP="00B500AB">
      <w:pPr>
        <w:pStyle w:val="Unformatted"/>
        <w:jc w:val="center"/>
      </w:pPr>
    </w:p>
    <w:p w14:paraId="7251920F" w14:textId="77777777" w:rsidR="00251273" w:rsidRDefault="00251273" w:rsidP="00B500AB">
      <w:pPr>
        <w:pStyle w:val="Unformatted"/>
        <w:jc w:val="center"/>
      </w:pPr>
    </w:p>
    <w:p w14:paraId="51E45374" w14:textId="7D65C04C" w:rsidR="00C648A4" w:rsidRDefault="00C648A4" w:rsidP="00C648A4">
      <w:pPr>
        <w:pStyle w:val="Unformatted"/>
        <w:jc w:val="right"/>
        <w:sectPr w:rsidR="00C648A4" w:rsidSect="000A0547">
          <w:pgSz w:w="12240" w:h="15840" w:code="1"/>
          <w:pgMar w:top="1440" w:right="1800" w:bottom="1800" w:left="1800" w:header="1080" w:footer="1080" w:gutter="0"/>
          <w:paperSrc w:first="15" w:other="15"/>
          <w:pgNumType w:fmt="lowerRoman"/>
          <w:cols w:space="720"/>
          <w:docGrid w:linePitch="326"/>
        </w:sectPr>
      </w:pPr>
      <w:bookmarkStart w:id="38" w:name="_Toc456724611"/>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38"/>
    <w:p w14:paraId="7D106A32" w14:textId="418BF671" w:rsidR="00DE7784" w:rsidRPr="00DE7784" w:rsidRDefault="00DE7784" w:rsidP="00DE7784">
      <w:pPr>
        <w:pStyle w:val="Heading1"/>
      </w:pPr>
      <w:r w:rsidRPr="00173FF7">
        <w:lastRenderedPageBreak/>
        <w:t>LITERATURE</w:t>
      </w:r>
      <w:r>
        <w:t xml:space="preserve"> REVIEW</w:t>
      </w:r>
    </w:p>
    <w:p w14:paraId="777128A3" w14:textId="29CFD456" w:rsidR="00D9799C" w:rsidRDefault="00D9799C" w:rsidP="00D9799C">
      <w:pPr>
        <w:pStyle w:val="Heading2"/>
      </w:pPr>
      <w:r>
        <w:t>Overview</w:t>
      </w:r>
    </w:p>
    <w:p w14:paraId="5D6D4B9B" w14:textId="02646EE0" w:rsidR="00332D3B" w:rsidRDefault="00D9799C" w:rsidP="00945EB9">
      <w:r>
        <w:t xml:space="preserve">The USAF has a robust infrastructure dictating a robust facility maintenance and repair (M&amp;R) program. </w:t>
      </w:r>
      <w:r w:rsidR="00B431CB">
        <w:t xml:space="preserve">The goal of this literature review is to </w:t>
      </w:r>
      <w:r>
        <w:t xml:space="preserve">understand how the USAF manages its </w:t>
      </w:r>
      <w:r w:rsidR="00945EB9">
        <w:t>facility M&amp;R</w:t>
      </w:r>
      <w:r w:rsidR="00173FF7">
        <w:t xml:space="preserve"> and find areas </w:t>
      </w:r>
      <w:r w:rsidR="00362480">
        <w:t xml:space="preserve">that could benefit from advanced technologies </w:t>
      </w:r>
      <w:proofErr w:type="gramStart"/>
      <w:r w:rsidR="00362480">
        <w:t xml:space="preserve">or </w:t>
      </w:r>
      <w:r w:rsidR="00173FF7">
        <w:t xml:space="preserve"> improvement</w:t>
      </w:r>
      <w:proofErr w:type="gramEnd"/>
      <w:r w:rsidR="00945EB9">
        <w:t xml:space="preserve">. </w:t>
      </w:r>
      <w:r w:rsidR="00173FF7">
        <w:t>In order to find</w:t>
      </w:r>
      <w:r w:rsidR="00362480">
        <w:t xml:space="preserve"> areas that need</w:t>
      </w:r>
      <w:r w:rsidR="00173FF7">
        <w:t xml:space="preserve"> improvement, </w:t>
      </w:r>
      <w:r w:rsidR="005A7D18">
        <w:t xml:space="preserve">USAF </w:t>
      </w:r>
      <w:r w:rsidR="00945EB9">
        <w:t>FM</w:t>
      </w:r>
      <w:r w:rsidR="003422F1">
        <w:t xml:space="preserve"> </w:t>
      </w:r>
      <w:r w:rsidR="00945EB9">
        <w:t>systems and techniques</w:t>
      </w:r>
      <w:r w:rsidR="00173FF7">
        <w:t xml:space="preserve"> are compared</w:t>
      </w:r>
      <w:r w:rsidR="00945EB9">
        <w:t xml:space="preserve"> </w:t>
      </w:r>
      <w:r w:rsidR="00173FF7">
        <w:t>to</w:t>
      </w:r>
      <w:r w:rsidR="00945EB9">
        <w:t xml:space="preserve"> those of industry leaders. </w:t>
      </w:r>
      <w:r w:rsidR="003422F1">
        <w:t xml:space="preserve">First, this research explores </w:t>
      </w:r>
      <w:r w:rsidR="00362480">
        <w:t>how</w:t>
      </w:r>
      <w:r w:rsidR="00983B16">
        <w:t xml:space="preserve"> USAF </w:t>
      </w:r>
      <w:r w:rsidR="003422F1">
        <w:t xml:space="preserve">currently </w:t>
      </w:r>
      <w:r w:rsidR="00362480">
        <w:t>manages its facility infrastructure</w:t>
      </w:r>
      <w:r w:rsidR="003422F1">
        <w:t xml:space="preserve"> and explains </w:t>
      </w:r>
      <w:r w:rsidR="00945EB9">
        <w:t xml:space="preserve">the future vision </w:t>
      </w:r>
      <w:r w:rsidR="00362480">
        <w:t>of</w:t>
      </w:r>
      <w:r w:rsidR="00945EB9">
        <w:t xml:space="preserve"> </w:t>
      </w:r>
      <w:r w:rsidR="00362480">
        <w:t xml:space="preserve">USAF </w:t>
      </w:r>
      <w:r w:rsidR="00945EB9">
        <w:t>FM</w:t>
      </w:r>
      <w:r w:rsidR="00983B16">
        <w:t xml:space="preserve">. Then, </w:t>
      </w:r>
      <w:r w:rsidR="005A7D18">
        <w:t xml:space="preserve">leading </w:t>
      </w:r>
      <w:r w:rsidR="00983B16">
        <w:t xml:space="preserve">industry techniques </w:t>
      </w:r>
      <w:r w:rsidR="005A7D18">
        <w:t>are examined</w:t>
      </w:r>
      <w:r w:rsidR="00362480">
        <w:t>. A</w:t>
      </w:r>
      <w:r w:rsidR="00983B16">
        <w:t xml:space="preserve">ny key differences </w:t>
      </w:r>
      <w:r w:rsidR="00362480">
        <w:t>or</w:t>
      </w:r>
      <w:r w:rsidR="00983B16">
        <w:t xml:space="preserve"> potential </w:t>
      </w:r>
      <w:r w:rsidR="00362480">
        <w:t>improvements</w:t>
      </w:r>
      <w:r w:rsidR="00983B16">
        <w:t xml:space="preserve"> </w:t>
      </w:r>
      <w:r w:rsidR="003730F5">
        <w:t>are</w:t>
      </w:r>
      <w:r w:rsidR="00983B16">
        <w:t xml:space="preserve"> extracted from the academic conversation. </w:t>
      </w:r>
    </w:p>
    <w:p w14:paraId="61FE2BB7" w14:textId="77777777" w:rsidR="00362480" w:rsidRDefault="00362480" w:rsidP="00945EB9"/>
    <w:p w14:paraId="6EDFE8FE" w14:textId="76EFEBF9" w:rsidR="00362480" w:rsidRDefault="00362480" w:rsidP="00945EB9">
      <w:r>
        <w:t xml:space="preserve">The goal is to find an area that needs improvement but is not being improved. </w:t>
      </w:r>
      <w:bookmarkStart w:id="39" w:name="_GoBack"/>
      <w:bookmarkEnd w:id="39"/>
    </w:p>
    <w:p w14:paraId="55FAAE73" w14:textId="14FEF7EB" w:rsidR="00BD4C34" w:rsidRDefault="000E1D9A" w:rsidP="00BD4C34">
      <w:r>
        <w:t xml:space="preserve">Based on the differences between the current USAF applications of </w:t>
      </w:r>
      <w:r w:rsidR="00173FF7">
        <w:t>FM</w:t>
      </w:r>
      <w:r>
        <w:t xml:space="preserve"> techniques, it </w:t>
      </w:r>
      <w:r w:rsidR="005A7D18">
        <w:t>is</w:t>
      </w:r>
      <w:r>
        <w:t xml:space="preserve"> apparent the USAF can improve through a combination of </w:t>
      </w:r>
      <w:r w:rsidR="005A7D18">
        <w:t>improved</w:t>
      </w:r>
      <w:r>
        <w:t xml:space="preserve"> analysis of consolidated data from their many data collection systems and the analysis of personnel productivity within the facility maintenance and repair teams. </w:t>
      </w:r>
    </w:p>
    <w:p w14:paraId="125DCA70" w14:textId="1EB992F5" w:rsidR="006854CD" w:rsidRDefault="00173FF7" w:rsidP="00BD4C34">
      <w:r>
        <w:t xml:space="preserve">The act of managing facility M&amp;R is referred to as facility management (FM) in this research. </w:t>
      </w:r>
      <w:r w:rsidR="005A7D18">
        <w:t xml:space="preserve"> </w:t>
      </w:r>
      <w:r w:rsidR="00771711">
        <w:t xml:space="preserve">USAF </w:t>
      </w:r>
      <w:r>
        <w:t>FM</w:t>
      </w:r>
      <w:r w:rsidR="00771711">
        <w:t xml:space="preserve"> uses</w:t>
      </w:r>
      <w:r w:rsidR="005A7D18">
        <w:t xml:space="preserve"> </w:t>
      </w:r>
      <w:r w:rsidR="003730F5">
        <w:t>several</w:t>
      </w:r>
      <w:r w:rsidR="005A7D18">
        <w:t xml:space="preserve"> computer based systems</w:t>
      </w:r>
      <w:r>
        <w:t xml:space="preserve"> to facilitate M&amp;R</w:t>
      </w:r>
      <w:r w:rsidR="003730F5">
        <w:t>.</w:t>
      </w:r>
      <w:r w:rsidR="005A7D18">
        <w:t xml:space="preserve"> Most </w:t>
      </w:r>
      <w:r w:rsidR="003730F5">
        <w:t xml:space="preserve">of the systems are referred to by </w:t>
      </w:r>
      <w:r>
        <w:t>its</w:t>
      </w:r>
      <w:r w:rsidR="003730F5">
        <w:t xml:space="preserve"> acronym in </w:t>
      </w:r>
      <w:r w:rsidR="005A7D18">
        <w:t xml:space="preserve">all capital </w:t>
      </w:r>
      <w:r w:rsidR="003730F5">
        <w:t xml:space="preserve">letters. Each acronym </w:t>
      </w:r>
      <w:r w:rsidR="005A7D18">
        <w:t>is defined and explained as each computer system</w:t>
      </w:r>
      <w:r w:rsidR="003730F5">
        <w:t xml:space="preserve">’s role in the </w:t>
      </w:r>
      <w:r>
        <w:t>FM</w:t>
      </w:r>
      <w:r w:rsidR="003730F5">
        <w:t xml:space="preserve"> process</w:t>
      </w:r>
      <w:r w:rsidR="005A7D18">
        <w:t xml:space="preserve"> is explained. </w:t>
      </w:r>
      <w:r w:rsidR="005A7D18">
        <w:lastRenderedPageBreak/>
        <w:t>However, TRIRIGA and BUILDER</w:t>
      </w:r>
      <w:r w:rsidR="00414C0B">
        <w:t xml:space="preserve"> are two systems</w:t>
      </w:r>
      <w:r w:rsidR="005A7D18">
        <w:t xml:space="preserve"> that are not acronyms and simply the name of the computer system</w:t>
      </w:r>
      <w:r w:rsidR="003730F5">
        <w:t>, but the name is written in all caps</w:t>
      </w:r>
      <w:r w:rsidR="006854CD">
        <w:t xml:space="preserve">. </w:t>
      </w:r>
    </w:p>
    <w:p w14:paraId="239AA564" w14:textId="7CE45A53" w:rsidR="00BD4C34" w:rsidRDefault="00173FF7" w:rsidP="00BD4C34">
      <w:pPr>
        <w:pStyle w:val="Heading2"/>
      </w:pPr>
      <w:r>
        <w:t>FM</w:t>
      </w:r>
      <w:r w:rsidR="009142A0">
        <w:t xml:space="preserve"> </w:t>
      </w:r>
      <w:r w:rsidR="003C675F">
        <w:t>in</w:t>
      </w:r>
      <w:r w:rsidR="009142A0">
        <w:t xml:space="preserve"> the USAF</w:t>
      </w:r>
    </w:p>
    <w:p w14:paraId="5D4BFEA1" w14:textId="317E9BD4" w:rsidR="00261A86" w:rsidRDefault="00BE53C2" w:rsidP="00DE7784">
      <w:r>
        <w:t xml:space="preserve">The United States was established as its own branch </w:t>
      </w:r>
      <w:r w:rsidR="003C675F">
        <w:t xml:space="preserve">of the military </w:t>
      </w:r>
      <w:r>
        <w:t xml:space="preserve">in 1947. As a part of this, the newly created Air Force </w:t>
      </w:r>
      <w:r w:rsidR="003C675F">
        <w:t>developed a need</w:t>
      </w:r>
      <w:r>
        <w:t xml:space="preserve"> to build </w:t>
      </w:r>
      <w:r w:rsidR="003C675F">
        <w:t>and maintain</w:t>
      </w:r>
      <w:r>
        <w:t xml:space="preserve"> permanent bases</w:t>
      </w:r>
      <w:r w:rsidR="003C675F">
        <w:t xml:space="preserve"> of </w:t>
      </w:r>
      <w:r w:rsidR="003730F5">
        <w:t>its</w:t>
      </w:r>
      <w:r w:rsidR="003C675F">
        <w:t xml:space="preserve"> own</w:t>
      </w:r>
      <w:r>
        <w:t>.</w:t>
      </w:r>
      <w:r w:rsidR="00261A86">
        <w:t xml:space="preserve"> Air Force Civil Engineering began to develop a facility maintenance program</w:t>
      </w:r>
      <w:r w:rsidR="009142A0">
        <w:t xml:space="preserve"> to manage its airfields and supporting facilities</w:t>
      </w:r>
      <w:r w:rsidR="00037C9A">
        <w:t xml:space="preserve"> with a maintenance and repair branch, real property inventory, and master planning</w:t>
      </w:r>
      <w:r w:rsidR="00715221">
        <w:t xml:space="preserve"> </w:t>
      </w:r>
      <w:r w:rsidR="00715221">
        <w:fldChar w:fldCharType="begin" w:fldLock="1"/>
      </w:r>
      <w:r w:rsidR="00931AFD">
        <w:instrText>ADDIN CSL_CITATION { "citationItems" : [ { "id" : "ITEM-1", "itemData" : { "DOI" : "10.1017/CBO9781107415324.004", "ISBN" : "9788578110796", "ISSN" : "1098-6596", "PMID" : "25246403", "author" : [ { "dropping-particle" : "", "family" : "Hartzer", "given" : "Ronald B.", "non-dropping-particle" : "", "parse-names" : false, "suffix" : "" }, { "dropping-particle" : "", "family" : "Walker", "given" : "Lois E.", "non-dropping-particle" : "", "parse-names" : false, "suffix" : "" }, { "dropping-particle" : "", "family" : "Gatewood", "given" : "Rebecca", "non-dropping-particle" : "", "parse-names" : false, "suffix" : "" }, { "dropping-particle" : "", "family" : "Grandine", "given" : "Kathrine", "non-dropping-particle" : "", "parse-names" : false, "suffix" : "" }, { "dropping-particle" : "", "family" : "Kuranda", "given" : "Kathryn M.", "non-dropping-particle" : "", "parse-names" : false, "suffix" : "" } ], "id" : "ITEM-1", "issued" : { "date-parts" : [ [ "2012" ] ] }, "title" : "Leading the way: The history of Air Force Civil Engineers", "type" : "book" }, "uris" : [ "http://www.mendeley.com/documents/?uuid=49dd65a7-1d87-4c61-84b5-53f6286d64b0" ] } ], "mendeley" : { "formattedCitation" : "(Hartzer, Walker, Gatewood, Grandine, &amp; Kuranda, 2012)", "plainTextFormattedCitation" : "(Hartzer, Walker, Gatewood, Grandine, &amp; Kuranda, 2012)", "previouslyFormattedCitation" : "(Hartzer, Walker, Gatewood, Grandine, &amp; Kuranda, 2012)" }, "properties" : { "noteIndex" : 0 }, "schema" : "https://github.com/citation-style-language/schema/raw/master/csl-citation.json" }</w:instrText>
      </w:r>
      <w:r w:rsidR="00715221">
        <w:fldChar w:fldCharType="separate"/>
      </w:r>
      <w:r w:rsidR="00983B16" w:rsidRPr="00983B16">
        <w:rPr>
          <w:noProof/>
        </w:rPr>
        <w:t>(Hartzer, Walker, Gatewood, Grandine, &amp; Kuranda, 2012)</w:t>
      </w:r>
      <w:r w:rsidR="00715221">
        <w:fldChar w:fldCharType="end"/>
      </w:r>
      <w:r w:rsidR="009142A0">
        <w:t xml:space="preserve">. </w:t>
      </w:r>
      <w:r w:rsidR="00037C9A">
        <w:t xml:space="preserve">Over time, Air Force Civil Engineering has developed several programs and underwent several organizational transformations in order to </w:t>
      </w:r>
      <w:r w:rsidR="00B5082E">
        <w:t>efficiently manage USAF property</w:t>
      </w:r>
      <w:r w:rsidR="00261A86">
        <w:t xml:space="preserve">. </w:t>
      </w:r>
    </w:p>
    <w:p w14:paraId="4DC52570" w14:textId="2B79AF30" w:rsidR="00715221" w:rsidRDefault="00B5082E" w:rsidP="00715221">
      <w:r>
        <w:t xml:space="preserve">Currently, the USAF uses several </w:t>
      </w:r>
      <w:r w:rsidR="003C675F">
        <w:t>different</w:t>
      </w:r>
      <w:r w:rsidR="00715221">
        <w:t xml:space="preserve"> </w:t>
      </w:r>
      <w:r>
        <w:t xml:space="preserve">computer based systems to collect and store data. First, the </w:t>
      </w:r>
      <w:r w:rsidR="00F413DB">
        <w:t>Interim Work Information Management System (IWIMS</w:t>
      </w:r>
      <w:r w:rsidR="00715221">
        <w:t>)</w:t>
      </w:r>
      <w:r>
        <w:t xml:space="preserve"> is used collect and store all maintenance and repair activities. It is used in conjunction with the Automated Civil Engineer System (</w:t>
      </w:r>
      <w:r w:rsidR="00037C9A">
        <w:t>ACES</w:t>
      </w:r>
      <w:r>
        <w:t>) split into ACES-Project Management (ACES-PM) and ACES-Real Property (ACES-RP)</w:t>
      </w:r>
      <w:r w:rsidR="00014B6C">
        <w:t>. ACES-PM collects and stores new construction data and ACES-RP stores basic information about the facilities that the Air Force Civil Engineers are responsible for maintaining</w:t>
      </w:r>
      <w:r w:rsidR="000F3187">
        <w:t xml:space="preserve"> (*CE Portal</w:t>
      </w:r>
      <w:r w:rsidR="00C00E76">
        <w:t xml:space="preserve"> 1</w:t>
      </w:r>
      <w:r w:rsidR="000F3187">
        <w:t>)</w:t>
      </w:r>
      <w:r w:rsidR="00014B6C">
        <w:t xml:space="preserve">. </w:t>
      </w:r>
    </w:p>
    <w:p w14:paraId="5B9A31DA" w14:textId="4EFE863D" w:rsidR="000E1D9A" w:rsidRDefault="000E1D9A" w:rsidP="00715221">
      <w:r>
        <w:t xml:space="preserve">The Architecture Geographic Information System (ArcGIS) database is a system that the </w:t>
      </w:r>
      <w:r w:rsidR="00C00E76">
        <w:t xml:space="preserve">USAF uses mainly for emergency response and building location information. It </w:t>
      </w:r>
      <w:r w:rsidR="00C00E76">
        <w:lastRenderedPageBreak/>
        <w:t>is updated and maintained but vastly underutilized</w:t>
      </w:r>
      <w:r w:rsidR="003C675F">
        <w:t>. It is also managed</w:t>
      </w:r>
      <w:r w:rsidR="009D0A31">
        <w:t xml:space="preserve"> by a separate division of USAF CE from the section </w:t>
      </w:r>
      <w:r w:rsidR="003C675F">
        <w:t>that manages the maintenance and repair</w:t>
      </w:r>
      <w:r w:rsidR="00C00E76">
        <w:t xml:space="preserve"> (*CE Portal 2). </w:t>
      </w:r>
    </w:p>
    <w:p w14:paraId="16D6F489" w14:textId="4DB6DBA8" w:rsidR="00037C9A" w:rsidRDefault="00715221" w:rsidP="00715221">
      <w:r>
        <w:t xml:space="preserve">BUILDER is a sustainment management system adopted by the Air Force through the United States Army Corps of Engineers (USACE). It is </w:t>
      </w:r>
      <w:r w:rsidR="003C675F">
        <w:t>a facility condition assessment system that holds</w:t>
      </w:r>
      <w:r w:rsidR="000F3187">
        <w:t xml:space="preserve"> </w:t>
      </w:r>
      <w:r w:rsidR="003C675F">
        <w:t xml:space="preserve">facility data and </w:t>
      </w:r>
      <w:r w:rsidR="000F3187">
        <w:t xml:space="preserve">condition assessment </w:t>
      </w:r>
      <w:r w:rsidR="003C675F">
        <w:t xml:space="preserve">data for the components of a facility. </w:t>
      </w:r>
      <w:r w:rsidR="009D0A31">
        <w:t>BUILDER uses</w:t>
      </w:r>
      <w:r w:rsidR="003C675F">
        <w:t xml:space="preserve"> this data and uses a formula based model</w:t>
      </w:r>
      <w:r w:rsidR="000F3187">
        <w:t xml:space="preserve"> to predict </w:t>
      </w:r>
      <w:r w:rsidR="003C675F">
        <w:t xml:space="preserve">facility </w:t>
      </w:r>
      <w:r w:rsidR="000F3187">
        <w:t>li</w:t>
      </w:r>
      <w:r w:rsidR="003C675F">
        <w:t>fecycle</w:t>
      </w:r>
      <w:r w:rsidR="000F3187">
        <w:t xml:space="preserve"> and overall building condition (*CE Portal</w:t>
      </w:r>
      <w:r w:rsidR="00C00E76">
        <w:t xml:space="preserve"> 3</w:t>
      </w:r>
      <w:r w:rsidR="000F3187">
        <w:t>)</w:t>
      </w:r>
      <w:r w:rsidR="00983B16">
        <w:t>.</w:t>
      </w:r>
    </w:p>
    <w:p w14:paraId="641C719D" w14:textId="6224C401" w:rsidR="00616508" w:rsidRDefault="00B5082E" w:rsidP="00BD4C34">
      <w:r>
        <w:t>Recently, they USA</w:t>
      </w:r>
      <w:r w:rsidR="009D0A31">
        <w:t xml:space="preserve">F Civil Engineering underwent an organization structure </w:t>
      </w:r>
      <w:r>
        <w:t>transformation</w:t>
      </w:r>
      <w:r w:rsidR="003C675F">
        <w:t xml:space="preserve">. With this transformation, </w:t>
      </w:r>
      <w:r w:rsidR="009D0A31">
        <w:t>it</w:t>
      </w:r>
      <w:r w:rsidR="003C675F">
        <w:t xml:space="preserve"> introduced new information collection systems that </w:t>
      </w:r>
      <w:r w:rsidR="009D0A31">
        <w:t>manage</w:t>
      </w:r>
      <w:r w:rsidR="003C675F">
        <w:t xml:space="preserve"> </w:t>
      </w:r>
      <w:r w:rsidR="00014B6C">
        <w:t>facility information more quickly and efficiently. This is referred to as next generation information technologies (</w:t>
      </w:r>
      <w:proofErr w:type="spellStart"/>
      <w:r w:rsidR="00014B6C">
        <w:t>N</w:t>
      </w:r>
      <w:r w:rsidR="00715221">
        <w:t>extGen</w:t>
      </w:r>
      <w:proofErr w:type="spellEnd"/>
      <w:r w:rsidR="00715221">
        <w:t xml:space="preserve"> IT). </w:t>
      </w:r>
      <w:proofErr w:type="spellStart"/>
      <w:r w:rsidR="00715221">
        <w:t>NextGen</w:t>
      </w:r>
      <w:proofErr w:type="spellEnd"/>
      <w:r w:rsidR="00715221">
        <w:t xml:space="preserve"> IT mainly consists of the introduction of </w:t>
      </w:r>
      <w:r w:rsidR="00833874">
        <w:t>TRIRIGA</w:t>
      </w:r>
      <w:r w:rsidR="00014B6C">
        <w:t>. TRIRIGA</w:t>
      </w:r>
      <w:r w:rsidR="00833874">
        <w:t xml:space="preserve"> is a replacement system built by International Business Machine (IBM) to replace IWIMS</w:t>
      </w:r>
      <w:r w:rsidR="00014B6C">
        <w:t>.</w:t>
      </w:r>
      <w:r w:rsidR="00715221">
        <w:t xml:space="preserve"> TRIRIGA and </w:t>
      </w:r>
      <w:proofErr w:type="spellStart"/>
      <w:r w:rsidR="00715221">
        <w:t>NextGen</w:t>
      </w:r>
      <w:proofErr w:type="spellEnd"/>
      <w:r w:rsidR="00715221">
        <w:t xml:space="preserve"> IT are commonly used interchangeably in USAF playbooks and instructions.</w:t>
      </w:r>
      <w:r w:rsidR="00014B6C">
        <w:t xml:space="preserve"> </w:t>
      </w:r>
      <w:r w:rsidR="003C675F">
        <w:t>TRIRIGA</w:t>
      </w:r>
      <w:r w:rsidR="00014B6C">
        <w:t xml:space="preserve"> stores maintenance and repair data, but it uses an updated priority system and a more user-friendly </w:t>
      </w:r>
      <w:r w:rsidR="00616508">
        <w:t xml:space="preserve">interface. </w:t>
      </w:r>
      <w:r w:rsidR="00715221">
        <w:t xml:space="preserve">However, </w:t>
      </w:r>
      <w:r w:rsidR="009D0A31">
        <w:t>one of the main problems</w:t>
      </w:r>
      <w:r w:rsidR="00715221">
        <w:t xml:space="preserve"> with </w:t>
      </w:r>
      <w:proofErr w:type="spellStart"/>
      <w:r w:rsidR="00715221">
        <w:t>NextGen</w:t>
      </w:r>
      <w:proofErr w:type="spellEnd"/>
      <w:r w:rsidR="00715221">
        <w:t xml:space="preserve"> IT </w:t>
      </w:r>
      <w:r w:rsidR="009D0A31">
        <w:t>is that it takes so long to implement that by the time a new system is introduced, it is already becoming obsolete</w:t>
      </w:r>
      <w:r w:rsidR="000F3187">
        <w:t xml:space="preserve"> (*CE Portal</w:t>
      </w:r>
      <w:r w:rsidR="00C00E76">
        <w:t xml:space="preserve"> 4</w:t>
      </w:r>
      <w:r w:rsidR="000F3187">
        <w:t>)</w:t>
      </w:r>
      <w:r w:rsidR="00715221">
        <w:t>.</w:t>
      </w:r>
    </w:p>
    <w:p w14:paraId="66EFE8C1" w14:textId="04F43766" w:rsidR="009142A0" w:rsidRDefault="00173FF7" w:rsidP="009142A0">
      <w:pPr>
        <w:pStyle w:val="Heading2"/>
      </w:pPr>
      <w:r>
        <w:lastRenderedPageBreak/>
        <w:t>FM</w:t>
      </w:r>
      <w:r w:rsidR="009142A0">
        <w:t xml:space="preserve"> in Industry</w:t>
      </w:r>
    </w:p>
    <w:p w14:paraId="7D5EA5C3" w14:textId="561F01CB" w:rsidR="00784DD9" w:rsidRDefault="00931AFD" w:rsidP="00B462EB">
      <w:r>
        <w:t>Improving</w:t>
      </w:r>
      <w:r w:rsidR="000A0835">
        <w:t xml:space="preserve"> facility </w:t>
      </w:r>
      <w:r w:rsidR="00846345">
        <w:t>maintenance and repair</w:t>
      </w:r>
      <w:r w:rsidR="000A0835">
        <w:t xml:space="preserve"> is not a new topic</w:t>
      </w:r>
      <w:r w:rsidR="00846345">
        <w:t xml:space="preserve"> in literature</w:t>
      </w:r>
      <w:r w:rsidR="000A0835">
        <w:t>. Optimization, efficiency, and cost reduction have always been an integral basis for facility main</w:t>
      </w:r>
      <w:r w:rsidR="00B462EB">
        <w:t xml:space="preserve">tenance and repair improvement. </w:t>
      </w:r>
      <w:r w:rsidR="00173FF7">
        <w:t>FM</w:t>
      </w:r>
      <w:r w:rsidR="00784DD9">
        <w:t xml:space="preserve"> in industry is constantly evolving and improving. Some of the main areas of improvement are: building information modeling (BIM),</w:t>
      </w:r>
      <w:r w:rsidR="00DD3AC2">
        <w:t xml:space="preserve"> geographic information systems (GIS)</w:t>
      </w:r>
      <w:r w:rsidR="00210E64">
        <w:t>, budget projecting,</w:t>
      </w:r>
      <w:r w:rsidR="00B462EB">
        <w:t xml:space="preserve"> </w:t>
      </w:r>
      <w:r>
        <w:t>and personnel productivity.</w:t>
      </w:r>
    </w:p>
    <w:p w14:paraId="0C9E69AC" w14:textId="25EF1485" w:rsidR="00B462EB" w:rsidRDefault="000A0835" w:rsidP="00784DD9">
      <w:r>
        <w:t xml:space="preserve">Construction industry leaders </w:t>
      </w:r>
      <w:r w:rsidR="00B17140">
        <w:t>now implement</w:t>
      </w:r>
      <w:r>
        <w:t xml:space="preserve"> BIM as an integral part of </w:t>
      </w:r>
      <w:r w:rsidR="00173FF7">
        <w:t>FM</w:t>
      </w:r>
      <w:r>
        <w:t xml:space="preserve">. </w:t>
      </w:r>
      <w:r w:rsidR="00FE5239">
        <w:t xml:space="preserve">BIM is </w:t>
      </w:r>
      <w:r w:rsidR="00B17140">
        <w:t>three</w:t>
      </w:r>
      <w:r w:rsidR="00FE5239">
        <w:t xml:space="preserve">-dimensional </w:t>
      </w:r>
      <w:r w:rsidR="00B17140">
        <w:t>modeling software that contains</w:t>
      </w:r>
      <w:r w:rsidR="00FE5239">
        <w:t xml:space="preserve"> building rendering</w:t>
      </w:r>
      <w:r w:rsidR="00B17140">
        <w:t xml:space="preserve"> and stores building information. BIM</w:t>
      </w:r>
      <w:r w:rsidR="00FE5239">
        <w:t xml:space="preserve"> aids in building design, construction, maintenance, and operation of facilities</w:t>
      </w:r>
      <w:r w:rsidR="00B17140">
        <w:t xml:space="preserve"> by showing how different facility components work together </w:t>
      </w:r>
      <w:r w:rsidR="009D0A31">
        <w:t>and the exact location in three-dimensions. This new medium creates a better cognitive understanding than</w:t>
      </w:r>
      <w:r w:rsidR="00B17140">
        <w:t xml:space="preserve"> traditional two-dimensional blueprints or drawings can articulate</w:t>
      </w:r>
      <w:r w:rsidR="00FE5239">
        <w:t>. BIM</w:t>
      </w:r>
      <w:r w:rsidR="00AA5421">
        <w:t>,</w:t>
      </w:r>
      <w:r w:rsidR="00FE5239">
        <w:t xml:space="preserve"> when implemented </w:t>
      </w:r>
      <w:r w:rsidR="00AA5421">
        <w:t>properly,</w:t>
      </w:r>
      <w:r w:rsidR="00B17140">
        <w:t xml:space="preserve"> also</w:t>
      </w:r>
      <w:r w:rsidR="00FE5239">
        <w:t xml:space="preserve"> </w:t>
      </w:r>
      <w:r w:rsidR="00B17140">
        <w:t>has the potential to encompass</w:t>
      </w:r>
      <w:r w:rsidR="00FE5239">
        <w:t xml:space="preserve"> a large number of data sources for facility maintenance. Since BIM is used for design, construction, and maintenance, the initial data is not lost through miscommunication, or transfer error between multiple fragmented systems. </w:t>
      </w:r>
      <w:r w:rsidR="00B17140">
        <w:t>Its unique capabilities even allow</w:t>
      </w:r>
      <w:r w:rsidR="00FE5239">
        <w:t xml:space="preserve"> for maintainability considerations during the design process</w:t>
      </w:r>
      <w:r w:rsidR="00983B16">
        <w:t xml:space="preserve"> </w:t>
      </w:r>
      <w:r w:rsidR="00983B16">
        <w:fldChar w:fldCharType="begin" w:fldLock="1"/>
      </w:r>
      <w:r w:rsidR="00931AFD">
        <w:instrText>ADDIN CSL_CITATION { "citationItems" : [ { "id" : "ITEM-1", "itemData" : { "DOI" : "10.1061/(ASCE)CO.1943-7862.0000433.", "author" : [ { "dropping-particle" : "", "family" : "Becerik-Gerber", "given" : "Burcin", "non-dropping-particle" : "", "parse-names" : false, "suffix" : "" }, { "dropping-particle" : "", "family" : "Jazizadeh", "given" : "Farrokh", "non-dropping-particle" : "", "parse-names" : false, "suffix" : "" }, { "dropping-particle" : "", "family" : "Li", "given" : "Nan", "non-dropping-particle" : "", "parse-names" : false, "suffix" : "" }, { "dropping-particle" : "", "family" : "Calis", "given" : "Gulben", "non-dropping-particle" : "", "parse-names" : false, "suffix" : "" } ], "id" : "ITEM-1", "issue" : "March", "issued" : { "date-parts" : [ [ "2012" ] ] }, "page" : "431-442", "title" : "Application areas and data requirements for BIM-enabled facilities management", "type" : "article-journal", "volume" : "138" }, "uris" : [ "http://www.mendeley.com/documents/?uuid=782bf90a-cc56-4ec4-a86b-710d20450fd0" ] } ], "mendeley" : { "formattedCitation" : "(Becerik-Gerber, Jazizadeh, Li, &amp; Calis, 2012)", "plainTextFormattedCitation" : "(Becerik-Gerber, Jazizadeh, Li, &amp; Calis, 2012)", "previouslyFormattedCitation" : "(Becerik-Gerber, Jazizadeh, Li, &amp; Calis, 2012)" }, "properties" : { "noteIndex" : 0 }, "schema" : "https://github.com/citation-style-language/schema/raw/master/csl-citation.json" }</w:instrText>
      </w:r>
      <w:r w:rsidR="00983B16">
        <w:fldChar w:fldCharType="separate"/>
      </w:r>
      <w:r w:rsidR="00983B16" w:rsidRPr="00983B16">
        <w:rPr>
          <w:noProof/>
        </w:rPr>
        <w:t>(Becerik-Gerber, Jazizadeh, Li, &amp; Calis, 2012)</w:t>
      </w:r>
      <w:r w:rsidR="00983B16">
        <w:fldChar w:fldCharType="end"/>
      </w:r>
      <w:r w:rsidR="00FE5239">
        <w:t xml:space="preserve">. </w:t>
      </w:r>
    </w:p>
    <w:p w14:paraId="04988282" w14:textId="6B45EF75" w:rsidR="00332D3B" w:rsidRDefault="00332D3B" w:rsidP="00784DD9">
      <w:r>
        <w:t xml:space="preserve">BIM has also shown </w:t>
      </w:r>
      <w:r w:rsidR="005A260A">
        <w:t>to improve safety within</w:t>
      </w:r>
      <w:r>
        <w:t xml:space="preserve"> </w:t>
      </w:r>
      <w:r w:rsidR="00173FF7">
        <w:t>FM</w:t>
      </w:r>
      <w:r>
        <w:t xml:space="preserve"> processes. </w:t>
      </w:r>
      <w:r w:rsidR="005A260A">
        <w:t>On a day to day basis, maintenance and repair</w:t>
      </w:r>
      <w:r>
        <w:t xml:space="preserve"> technicians are repeatedly in high risk situations. Even with </w:t>
      </w:r>
      <w:r>
        <w:lastRenderedPageBreak/>
        <w:t>proper Occupational Safety and Health Administration (OSHA) practic</w:t>
      </w:r>
      <w:r w:rsidR="005A260A">
        <w:t>es, inaccurate, out-of</w:t>
      </w:r>
      <w:r>
        <w:t>-date drawings often put technicians in the way of unnecessary risk. Safe</w:t>
      </w:r>
      <w:r w:rsidR="005D7037">
        <w:t>ty is currently relayed through training, pamphlets, and meetings. Very few of these are actually site specific. Research has shown that the more time required retrieving safety information, the less likely the worker is to retrieve that information</w:t>
      </w:r>
      <w:r w:rsidR="005A260A">
        <w:t xml:space="preserve"> </w:t>
      </w:r>
      <w:r w:rsidR="005A260A">
        <w:fldChar w:fldCharType="begin" w:fldLock="1"/>
      </w:r>
      <w:r w:rsidR="005A260A">
        <w:instrText>ADDIN CSL_CITATION { "citationItems" : [ { "id" : "ITEM-1", "itemData" : { "DOI" : "10.1016/j.autcon.2015.09.004", "ISSN" : "09265805", "abstract" : "Maintenance personnel in the field of facility management (FM) are at constant risk of electrical shock, falls, crushing, cuts and bruises, and as a result, have a much higher rate of injury and illness than the national average. Case study analysis confirms that many recorded accidents could have been avoided had the victim followed appropriate hazard mitigation steps to safely execute a FM task. Currently, safety information is conveyed through training seminars, documents, and meetings. This information, although comprehensive, often remains fragmented among multiple resources. Research has shown that the more time and effort an individual must spend obtaining information, the less likely they are to retrieve the information and obey the stated warnings, directly relating to injuries and fatalities. This research attempts to mitigate these issues by describing current market trends, available technologies, and limitations. The paper presents a BIM-based framework to support safe maintenance and repair practices during the facility management phase, through safety attribute identification/classification, data processing and rule-based decision making, and a user interface. By developing a BIM-based framework for FM safety, an underutilized/under-researched usage of BIM is being explored.", "author" : [ { "dropping-particle" : "", "family" : "Wetzel", "given" : "Eric M.", "non-dropping-particle" : "", "parse-names" : false, "suffix" : "" }, { "dropping-particle" : "", "family" : "Thabet", "given" : "Walid Y.", "non-dropping-particle" : "", "parse-names" : false, "suffix" : "" } ], "container-title" : "Automation in Construction", "id" : "ITEM-1", "issued" : { "date-parts" : [ [ "2015" ] ] }, "page" : "12-24", "publisher" : "Elsevier B.V.", "title" : "The use of a BIM-based framework to support safe facility management processes", "type" : "article-journal", "volume" : "60" }, "uris" : [ "http://www.mendeley.com/documents/?uuid=b5c0eaed-d5dc-4b51-b8fd-12ff9dad2f3a" ] } ], "mendeley" : { "formattedCitation" : "(Wetzel &amp; Thabet, 2015)", "plainTextFormattedCitation" : "(Wetzel &amp; Thabet, 2015)" }, "properties" : { "noteIndex" : 0 }, "schema" : "https://github.com/citation-style-language/schema/raw/master/csl-citation.json" }</w:instrText>
      </w:r>
      <w:r w:rsidR="005A260A">
        <w:fldChar w:fldCharType="separate"/>
      </w:r>
      <w:r w:rsidR="005A260A" w:rsidRPr="00332D3B">
        <w:rPr>
          <w:noProof/>
        </w:rPr>
        <w:t>(Wetzel &amp; Thabet, 2015)</w:t>
      </w:r>
      <w:r w:rsidR="005A260A">
        <w:fldChar w:fldCharType="end"/>
      </w:r>
      <w:r w:rsidR="005D7037">
        <w:t xml:space="preserve">. Using a BIM based framework, the safety will not only be easier to retrieve, but it will also be accurate to that specific maintenance or repair situation. This study shows that not only can BIM based </w:t>
      </w:r>
      <w:r w:rsidR="00173FF7">
        <w:t>FM</w:t>
      </w:r>
      <w:r w:rsidR="005D7037">
        <w:t xml:space="preserve"> processes increase productivity, but they can also increase the safety of the workers when they are performing their maintenance and repair tasks </w:t>
      </w:r>
      <w:r>
        <w:fldChar w:fldCharType="begin" w:fldLock="1"/>
      </w:r>
      <w:r>
        <w:instrText>ADDIN CSL_CITATION { "citationItems" : [ { "id" : "ITEM-1", "itemData" : { "DOI" : "10.1016/j.autcon.2015.09.004", "ISSN" : "09265805", "abstract" : "Maintenance personnel in the field of facility management (FM) are at constant risk of electrical shock, falls, crushing, cuts and bruises, and as a result, have a much higher rate of injury and illness than the national average. Case study analysis confirms that many recorded accidents could have been avoided had the victim followed appropriate hazard mitigation steps to safely execute a FM task. Currently, safety information is conveyed through training seminars, documents, and meetings. This information, although comprehensive, often remains fragmented among multiple resources. Research has shown that the more time and effort an individual must spend obtaining information, the less likely they are to retrieve the information and obey the stated warnings, directly relating to injuries and fatalities. This research attempts to mitigate these issues by describing current market trends, available technologies, and limitations. The paper presents a BIM-based framework to support safe maintenance and repair practices during the facility management phase, through safety attribute identification/classification, data processing and rule-based decision making, and a user interface. By developing a BIM-based framework for FM safety, an underutilized/under-researched usage of BIM is being explored.", "author" : [ { "dropping-particle" : "", "family" : "Wetzel", "given" : "Eric M.", "non-dropping-particle" : "", "parse-names" : false, "suffix" : "" }, { "dropping-particle" : "", "family" : "Thabet", "given" : "Walid Y.", "non-dropping-particle" : "", "parse-names" : false, "suffix" : "" } ], "container-title" : "Automation in Construction", "id" : "ITEM-1", "issued" : { "date-parts" : [ [ "2015" ] ] }, "page" : "12-24", "publisher" : "Elsevier B.V.", "title" : "The use of a BIM-based framework to support safe facility management processes", "type" : "article-journal", "volume" : "60" }, "uris" : [ "http://www.mendeley.com/documents/?uuid=b5c0eaed-d5dc-4b51-b8fd-12ff9dad2f3a" ] } ], "mendeley" : { "formattedCitation" : "(Wetzel &amp; Thabet, 2015)", "plainTextFormattedCitation" : "(Wetzel &amp; Thabet, 2015)" }, "properties" : { "noteIndex" : 0 }, "schema" : "https://github.com/citation-style-language/schema/raw/master/csl-citation.json" }</w:instrText>
      </w:r>
      <w:r>
        <w:fldChar w:fldCharType="separate"/>
      </w:r>
      <w:r w:rsidRPr="00332D3B">
        <w:rPr>
          <w:noProof/>
        </w:rPr>
        <w:t>(Wetzel &amp; Thabet, 2015)</w:t>
      </w:r>
      <w:r>
        <w:fldChar w:fldCharType="end"/>
      </w:r>
      <w:r w:rsidR="005D7037">
        <w:t>.</w:t>
      </w:r>
    </w:p>
    <w:p w14:paraId="738F8359" w14:textId="27E8219E" w:rsidR="00784DD9" w:rsidRDefault="00B17140" w:rsidP="00784DD9">
      <w:r>
        <w:t>Out of its many system databases, the USAF does not have BIM capability. Beyond the three-dimensional modeling, t</w:t>
      </w:r>
      <w:r w:rsidR="00983B16">
        <w:t xml:space="preserve">he main </w:t>
      </w:r>
      <w:r w:rsidR="005A260A">
        <w:t>benefit</w:t>
      </w:r>
      <w:r w:rsidR="00983B16">
        <w:t xml:space="preserve"> is the use of </w:t>
      </w:r>
      <w:r w:rsidR="00B462EB">
        <w:t>one main system for all data collection. Not only is all the facility maintenance data stored in the same location instead of several different systems, but the data from the original design and construction is a</w:t>
      </w:r>
      <w:r w:rsidR="00414C0B">
        <w:t xml:space="preserve">lso encompassed. This eliminates </w:t>
      </w:r>
      <w:r w:rsidR="00B462EB">
        <w:t xml:space="preserve">the issue of mismanagement or transfer of data between systems. </w:t>
      </w:r>
      <w:r w:rsidR="005D7037">
        <w:t xml:space="preserve">The ease of access can also </w:t>
      </w:r>
      <w:r w:rsidR="00771711">
        <w:t>deliver</w:t>
      </w:r>
      <w:r w:rsidR="005D7037">
        <w:t xml:space="preserve"> more accurate and reliable safety information keeping the technicians safe. </w:t>
      </w:r>
      <w:r w:rsidR="00B462EB">
        <w:t xml:space="preserve">System compatibility and </w:t>
      </w:r>
      <w:r w:rsidR="00931AFD">
        <w:t xml:space="preserve">accurate data are essential </w:t>
      </w:r>
      <w:r w:rsidR="00B462EB">
        <w:t xml:space="preserve">in </w:t>
      </w:r>
      <w:r w:rsidR="00931AFD">
        <w:t xml:space="preserve">efficient </w:t>
      </w:r>
      <w:r w:rsidR="00173FF7">
        <w:t>FM</w:t>
      </w:r>
      <w:r w:rsidR="00B462EB">
        <w:t xml:space="preserve">. </w:t>
      </w:r>
    </w:p>
    <w:p w14:paraId="4773358E" w14:textId="0F85C661" w:rsidR="00332D3B" w:rsidRDefault="00DD3AC2" w:rsidP="00784DD9">
      <w:r>
        <w:t>Industry leaders are also using GIS in conjunction with BIM databases. The integration of these two technologies</w:t>
      </w:r>
      <w:r w:rsidR="00C36C37">
        <w:t xml:space="preserve"> is very important because GIS contains key data in location. Location is a helpful aid in the management of utilities, where many are hidden </w:t>
      </w:r>
      <w:r w:rsidR="00C36C37">
        <w:lastRenderedPageBreak/>
        <w:t xml:space="preserve">underground and often difficult to locate. </w:t>
      </w:r>
      <w:r w:rsidR="005A260A">
        <w:t>While both</w:t>
      </w:r>
      <w:r w:rsidR="00C36C37">
        <w:t xml:space="preserve"> GIS and BIM </w:t>
      </w:r>
      <w:r w:rsidR="005A260A">
        <w:t>display</w:t>
      </w:r>
      <w:r w:rsidR="00C36C37">
        <w:t xml:space="preserve"> spatial information, GIS </w:t>
      </w:r>
      <w:r w:rsidR="005A260A">
        <w:t>is the outdoor modeling aspect. A</w:t>
      </w:r>
      <w:r w:rsidR="00AC51C7">
        <w:t>ny unnecessary data can cause confusion,</w:t>
      </w:r>
      <w:r w:rsidR="00FE31DF">
        <w:t xml:space="preserve"> and</w:t>
      </w:r>
      <w:r w:rsidR="00AC51C7">
        <w:t xml:space="preserve"> simple access to location </w:t>
      </w:r>
      <w:r w:rsidR="00771711">
        <w:t>from</w:t>
      </w:r>
      <w:r w:rsidR="00AC51C7">
        <w:t xml:space="preserve"> GIS in combination with the accurate da</w:t>
      </w:r>
      <w:r w:rsidR="00FE31DF">
        <w:t>ta from BIM allow</w:t>
      </w:r>
      <w:r w:rsidR="00AC51C7">
        <w:t xml:space="preserve"> these two information databases </w:t>
      </w:r>
      <w:r w:rsidR="00FE31DF">
        <w:t xml:space="preserve">to </w:t>
      </w:r>
      <w:r w:rsidR="00771711">
        <w:t>offer</w:t>
      </w:r>
      <w:r w:rsidR="00AC51C7">
        <w:t xml:space="preserve"> invaluable insight into </w:t>
      </w:r>
      <w:r w:rsidR="00FE31DF">
        <w:t>facility issues</w:t>
      </w:r>
      <w:r w:rsidR="00AC51C7">
        <w:t xml:space="preserve"> </w:t>
      </w:r>
      <w:r w:rsidR="00C36C37">
        <w:fldChar w:fldCharType="begin" w:fldLock="1"/>
      </w:r>
      <w:r w:rsidR="00210E64">
        <w:instrText>ADDIN CSL_CITATION { "citationItems" : [ { "id" : "ITEM-1", "itemData" : { "DOI" : "10.1016/j.autcon.2015.03.019", "ISSN" : "09265805", "abstract" : "Abstract In this study, we propose software architecture for the effective integration of building information modeling (BIM) into a geographic information system (GIS)-based facilities management (FM) system. This requires the acquisition of data from various sources followed by the transformation of these data into an appropriate format. The integration and representation of heterogeneous data in a GIS are very important for use cases involving both BIM and GIS data, such as in the management of municipal facilities. We propose a BIM/GIS-based information Extract, Transform, and Load (BG-ETL) architecture that separates geometrical information from that related to the relevant properties. The property required for each use-case perspective is extracted and transformed from information for the BIM with FM to GIS using the ETL concept. In consideration of the viewpoint of geometry, the surface model for several representations in the GIS, we designed BG-ETL, developed a prototype, and verified the results through interviews. The results show that BG-ETL considering BIM/GIS integration issue has benefits such as reusability and extensibility.", "author" : [ { "dropping-particle" : "", "family" : "Kang", "given" : "Tae Wook", "non-dropping-particle" : "", "parse-names" : false, "suffix" : "" }, { "dropping-particle" : "", "family" : "Hong", "given" : "Chang Hee", "non-dropping-particle" : "", "parse-names" : false, "suffix" : "" } ], "container-title" : "Automation in Construction", "id" : "ITEM-1", "issued" : { "date-parts" : [ [ "2015" ] ] }, "page" : "25-38", "publisher" : "Elsevier B.V.", "title" : "A study on software architecture for effective BIM/GIS-based facility management data integration", "type" : "article-journal", "volume" : "54" }, "uris" : [ "http://www.mendeley.com/documents/?uuid=94c5b99a-eea0-4856-8015-cb07d8a1143c" ] } ], "mendeley" : { "formattedCitation" : "(Kang &amp; Hong, 2015)", "plainTextFormattedCitation" : "(Kang &amp; Hong, 2015)", "previouslyFormattedCitation" : "(Kang &amp; Hong, 2015)" }, "properties" : { "noteIndex" : 0 }, "schema" : "https://github.com/citation-style-language/schema/raw/master/csl-citation.json" }</w:instrText>
      </w:r>
      <w:r w:rsidR="00C36C37">
        <w:fldChar w:fldCharType="separate"/>
      </w:r>
      <w:r w:rsidR="00C36C37" w:rsidRPr="00C36C37">
        <w:rPr>
          <w:noProof/>
        </w:rPr>
        <w:t>(Kang &amp; Hong, 2015)</w:t>
      </w:r>
      <w:r w:rsidR="00C36C37">
        <w:fldChar w:fldCharType="end"/>
      </w:r>
      <w:r w:rsidR="00C36C37">
        <w:t xml:space="preserve">. </w:t>
      </w:r>
    </w:p>
    <w:p w14:paraId="78D526AF" w14:textId="3260E6F3" w:rsidR="00DD3AC2" w:rsidRDefault="00C36C37" w:rsidP="00784DD9">
      <w:r>
        <w:t xml:space="preserve">The USAF </w:t>
      </w:r>
      <w:r w:rsidR="00332D3B">
        <w:t>currently</w:t>
      </w:r>
      <w:r>
        <w:t xml:space="preserve"> </w:t>
      </w:r>
      <w:r w:rsidR="00332D3B">
        <w:t>Arc</w:t>
      </w:r>
      <w:r>
        <w:t>GIS</w:t>
      </w:r>
      <w:r w:rsidR="00332D3B">
        <w:t>, but it does not use it for the application shown in the above research. I</w:t>
      </w:r>
      <w:r w:rsidR="00AC51C7">
        <w:t>t is not integrated or adapted into any of the facility maintenance systems. Integration of these two systems could potentially decrease facility maintenance and repair process times.</w:t>
      </w:r>
      <w:r w:rsidR="00332D3B">
        <w:t xml:space="preserve"> This is another example of how multiple programs that are not coordinated create issues with data accuracy and usability. </w:t>
      </w:r>
      <w:r w:rsidR="00FE31DF">
        <w:t xml:space="preserve">Industry research shows that GIS data is helpful in </w:t>
      </w:r>
      <w:r w:rsidR="00173FF7">
        <w:t>FM</w:t>
      </w:r>
      <w:r w:rsidR="00FE31DF">
        <w:t xml:space="preserve">, the USAF has GIS data, but the USAF does not use GIS data to help </w:t>
      </w:r>
      <w:r w:rsidR="00173FF7">
        <w:t>FM</w:t>
      </w:r>
      <w:r w:rsidR="00FE31DF">
        <w:t xml:space="preserve">. </w:t>
      </w:r>
    </w:p>
    <w:p w14:paraId="5670BB24" w14:textId="0322E06E" w:rsidR="00332D3B" w:rsidRDefault="00210E64" w:rsidP="00784DD9">
      <w:r>
        <w:t xml:space="preserve">Budgeting for facility maintenance and repair is an area where the USAF is </w:t>
      </w:r>
      <w:r w:rsidR="00FE31DF">
        <w:t>improving</w:t>
      </w:r>
      <w:r>
        <w:t xml:space="preserve"> with the introduction of BUILDER. </w:t>
      </w:r>
      <w:r w:rsidR="00414C0B">
        <w:t>Industry leaders developed</w:t>
      </w:r>
      <w:r>
        <w:t xml:space="preserve"> </w:t>
      </w:r>
      <w:r w:rsidR="00414C0B">
        <w:t>numerous</w:t>
      </w:r>
      <w:r>
        <w:t xml:space="preserve"> ways to budget for facility maintenance ranging from an antiquated basic estimate based on initial cost/replacement value to the </w:t>
      </w:r>
      <w:r w:rsidR="00414C0B">
        <w:t xml:space="preserve">current </w:t>
      </w:r>
      <w:r>
        <w:t xml:space="preserve">leading industry standard of assessment based on the facility’s current/projected facility condition. </w:t>
      </w:r>
      <w:r w:rsidR="00B9604F">
        <w:t xml:space="preserve">Decreasing budgets and competing priorities </w:t>
      </w:r>
      <w:r w:rsidR="00414C0B">
        <w:t>necessitate that the USAF use the newest, most accurate techniques</w:t>
      </w:r>
      <w:r w:rsidR="00B9604F">
        <w:t xml:space="preserve">. </w:t>
      </w:r>
    </w:p>
    <w:p w14:paraId="2002CF18" w14:textId="5553AB8F" w:rsidR="00210E64" w:rsidRDefault="00B9604F" w:rsidP="00784DD9">
      <w:r>
        <w:t xml:space="preserve">The USAF currently bases the money needed for maintenance and repair on 1% of the plant replacement value (PRV) for all maintenance and </w:t>
      </w:r>
      <w:r w:rsidR="00414C0B">
        <w:t xml:space="preserve">repair annually. However, </w:t>
      </w:r>
      <w:r>
        <w:t xml:space="preserve">multiple other models represent a better budget for maintenance and repair such as: </w:t>
      </w:r>
      <w:r>
        <w:lastRenderedPageBreak/>
        <w:t xml:space="preserve">estimates based on quantifiable attributes of the plant, life-cycle cost analysis of individual facility systems, and assessment of facility system physical condition. Industry leaders use many criteria stemming from these approaches in a formula budgeting approach to look long-term. These models </w:t>
      </w:r>
      <w:r w:rsidR="00C448A9">
        <w:t xml:space="preserve">not only take into account the current status of the facility infrastructure and help model the most cost-effective repairs, but they also project budgets into the future so they can be planned for, reducing the risk of failure </w:t>
      </w:r>
      <w:r w:rsidR="00210E64">
        <w:fldChar w:fldCharType="begin" w:fldLock="1"/>
      </w:r>
      <w:r w:rsidR="00C448A9">
        <w:instrText>ADDIN CSL_CITATION { "citationItems" : [ { "id" : "ITEM-1", "itemData" : { "author" : [ { "dropping-particle" : "", "family" : "Ottoman", "given" : "Gregory R", "non-dropping-particle" : "", "parse-names" : false, "suffix" : "" }, { "dropping-particle" : "", "family" : "Nixon", "given" : "W Brent", "non-dropping-particle" : "", "parse-names" : false, "suffix" : "" }, { "dropping-particle" : "", "family" : "Lofgren", "given" : "Steven T", "non-dropping-particle" : "", "parse-names" : false, "suffix" : "" } ], "id" : "ITEM-1", "issue" : "August", "issued" : { "date-parts" : [ [ "1999" ] ] }, "page" : "71-83", "title" : "Budgeting for facility maintenance and repair: Methods and models", "type" : "article-journal", "volume" : "15" }, "uris" : [ "http://www.mendeley.com/documents/?uuid=7e490f70-f223-4214-ad88-16c433730fdf" ] } ], "mendeley" : { "formattedCitation" : "(Ottoman, Nixon, &amp; Lofgren, 1999)", "plainTextFormattedCitation" : "(Ottoman, Nixon, &amp; Lofgren, 1999)", "previouslyFormattedCitation" : "(Ottoman, Nixon, &amp; Lofgren, 1999)" }, "properties" : { "noteIndex" : 0 }, "schema" : "https://github.com/citation-style-language/schema/raw/master/csl-citation.json" }</w:instrText>
      </w:r>
      <w:r w:rsidR="00210E64">
        <w:fldChar w:fldCharType="separate"/>
      </w:r>
      <w:r w:rsidR="00210E64" w:rsidRPr="00210E64">
        <w:rPr>
          <w:noProof/>
        </w:rPr>
        <w:t>(Ottoman, Nixon, &amp; Lofgren, 1999)</w:t>
      </w:r>
      <w:r w:rsidR="00210E64">
        <w:fldChar w:fldCharType="end"/>
      </w:r>
      <w:r w:rsidR="00C448A9">
        <w:t>.</w:t>
      </w:r>
    </w:p>
    <w:p w14:paraId="28AB1014" w14:textId="30D26064" w:rsidR="00C448A9" w:rsidRDefault="00C448A9" w:rsidP="00784DD9">
      <w:r>
        <w:t>More recently</w:t>
      </w:r>
      <w:r w:rsidR="00A05D28">
        <w:t xml:space="preserve"> </w:t>
      </w:r>
      <w:r w:rsidR="00414C0B">
        <w:t>industry leaders</w:t>
      </w:r>
      <w:r w:rsidR="00A05D28">
        <w:t xml:space="preserve"> focus on minimizing the fluctuation within the budget for maintaining facilities. </w:t>
      </w:r>
      <w:r w:rsidR="00474C6B">
        <w:t>Industry leaders are continually revising and improving formula budgeting models</w:t>
      </w:r>
      <w:r w:rsidR="00A05D28">
        <w:t xml:space="preserve">. </w:t>
      </w:r>
      <w:r w:rsidR="0081063B">
        <w:t xml:space="preserve">Building components and building materials each have different life expectancies or usable lives. </w:t>
      </w:r>
      <w:r w:rsidR="00474C6B">
        <w:t>Conversely</w:t>
      </w:r>
      <w:r w:rsidR="0081063B">
        <w:t>, b</w:t>
      </w:r>
      <w:r w:rsidR="00A05D28">
        <w:t>ecause it is easier to budget for a more consistent maintenance and repair cost annually, it is best to adjust budge</w:t>
      </w:r>
      <w:r w:rsidR="00474C6B">
        <w:t>t projection formulas</w:t>
      </w:r>
      <w:r w:rsidR="00A05D28">
        <w:t xml:space="preserve"> to regulate or minimize fluctuation in maintenance and repair. If the budget is not high enough</w:t>
      </w:r>
      <w:r w:rsidR="00474C6B">
        <w:t xml:space="preserve"> to cover the required maintenance and repair</w:t>
      </w:r>
      <w:r w:rsidR="00A05D28">
        <w:t xml:space="preserve">, that maintenance and repair is likely differed or postponed. </w:t>
      </w:r>
      <w:r w:rsidR="0081063B">
        <w:t>Failing to perform adequate, timely maintenance and repair has negative effects on the life cycle and performance of the facility leading to increased costs in the future. Adapting the mode</w:t>
      </w:r>
      <w:r w:rsidR="00474C6B">
        <w:t>ls to stabilize the yearly</w:t>
      </w:r>
      <w:r w:rsidR="0081063B">
        <w:t xml:space="preserve"> cost of the facility maintenance and in effect preventing the postponement of maintenance and repair activities and increasing the life expectancy of a building </w:t>
      </w:r>
      <w:r w:rsidR="00A05D28">
        <w:fldChar w:fldCharType="begin" w:fldLock="1"/>
      </w:r>
      <w:r w:rsidR="006854CD">
        <w:instrText>ADDIN CSL_CITATION { "citationItems" : [ { "id" : "ITEM-1", "itemData" : { "DOI" : "10.1061/(ASCE)CF.1943-5509.0000775", "ISSN" : "0887-3828", "author" : [ { "dropping-particle" : "", "family" : "Kim", "given" : "Jonghyeob", "non-dropping-particle" : "", "parse-names" : false, "suffix" : "" }, { "dropping-particle" : "", "family" : "Han", "given" : "Sangwon", "non-dropping-particle" : "", "parse-names" : false, "suffix" : "" }, { "dropping-particle" : "", "family" : "Hyun", "given" : "Changtaek", "non-dropping-particle" : "", "parse-names" : false, "suffix" : "" } ], "container-title" : "Journal of Performance of Constructed Facilities", "id" : "ITEM-1", "issue" : "3", "issued" : { "date-parts" : [ [ "2015" ] ] }, "page" : "04015034", "title" : "Minimizing fluctuation of the maintenance, repair, and rehabilitation cost profile of a building", "type" : "article-journal", "volume" : "30" }, "uris" : [ "http://www.mendeley.com/documents/?uuid=0b38852b-ad5b-46f3-b592-568257e70bfa" ] } ], "mendeley" : { "formattedCitation" : "(Kim, Han, &amp; Hyun, 2015)", "plainTextFormattedCitation" : "(Kim, Han, &amp; Hyun, 2015)", "previouslyFormattedCitation" : "(Kim, Han, &amp; Hyun, 2015)" }, "properties" : { "noteIndex" : 0 }, "schema" : "https://github.com/citation-style-language/schema/raw/master/csl-citation.json" }</w:instrText>
      </w:r>
      <w:r w:rsidR="00A05D28">
        <w:fldChar w:fldCharType="separate"/>
      </w:r>
      <w:r w:rsidR="00A05D28" w:rsidRPr="00A05D28">
        <w:rPr>
          <w:noProof/>
        </w:rPr>
        <w:t>(Kim, Han, &amp; Hyun, 2015)</w:t>
      </w:r>
      <w:r w:rsidR="00A05D28">
        <w:fldChar w:fldCharType="end"/>
      </w:r>
      <w:r w:rsidR="0081063B">
        <w:t xml:space="preserve">. </w:t>
      </w:r>
    </w:p>
    <w:p w14:paraId="6533ED33" w14:textId="7C482DB5" w:rsidR="00C448A9" w:rsidRDefault="00474C6B" w:rsidP="00784DD9">
      <w:r>
        <w:lastRenderedPageBreak/>
        <w:t>Updated budgeting techniques are</w:t>
      </w:r>
      <w:r w:rsidR="00C448A9">
        <w:t xml:space="preserve"> important for the USAF </w:t>
      </w:r>
      <w:r w:rsidR="00443EF4">
        <w:t>to increase its efficiency, and they are making progress</w:t>
      </w:r>
      <w:r w:rsidR="00C448A9">
        <w:t xml:space="preserve"> through </w:t>
      </w:r>
      <w:r w:rsidR="0081063B">
        <w:t xml:space="preserve">the implementation of BUILDER. </w:t>
      </w:r>
      <w:r w:rsidR="00443EF4">
        <w:t>BUILDER uses</w:t>
      </w:r>
      <w:r w:rsidR="0081063B">
        <w:t xml:space="preserve"> the facility conditions and </w:t>
      </w:r>
      <w:r w:rsidR="00443EF4">
        <w:t>predicts</w:t>
      </w:r>
      <w:r w:rsidR="0081063B">
        <w:t xml:space="preserve"> future failure. Once the USAF fully implements and cleans the data within </w:t>
      </w:r>
      <w:r w:rsidR="00443EF4">
        <w:t>BUILDER</w:t>
      </w:r>
      <w:r w:rsidR="0081063B">
        <w:t xml:space="preserve">, it will be working toward efficient </w:t>
      </w:r>
      <w:r w:rsidR="00173FF7">
        <w:t>FM</w:t>
      </w:r>
      <w:r w:rsidR="0081063B">
        <w:t xml:space="preserve"> budgeting. </w:t>
      </w:r>
      <w:r w:rsidR="000E1D9A">
        <w:t>Once this is accomplished, it is important to take steps to minimize fluctuation between annual budgets in order to minimize postponed maintenance and repair to continually improve the life expectancy of its facilities and decrease ove</w:t>
      </w:r>
      <w:r w:rsidR="00443EF4">
        <w:t xml:space="preserve">rall facility life cycle costs </w:t>
      </w:r>
      <w:r w:rsidR="00443EF4">
        <w:fldChar w:fldCharType="begin" w:fldLock="1"/>
      </w:r>
      <w:r w:rsidR="00443EF4">
        <w:instrText>ADDIN CSL_CITATION { "citationItems" : [ { "id" : "ITEM-1", "itemData" : { "DOI" : "10.1061/(ASCE)CF.1943-5509.0000775", "ISSN" : "0887-3828", "author" : [ { "dropping-particle" : "", "family" : "Kim", "given" : "Jonghyeob", "non-dropping-particle" : "", "parse-names" : false, "suffix" : "" }, { "dropping-particle" : "", "family" : "Han", "given" : "Sangwon", "non-dropping-particle" : "", "parse-names" : false, "suffix" : "" }, { "dropping-particle" : "", "family" : "Hyun", "given" : "Changtaek", "non-dropping-particle" : "", "parse-names" : false, "suffix" : "" } ], "container-title" : "Journal of Performance of Constructed Facilities", "id" : "ITEM-1", "issue" : "3", "issued" : { "date-parts" : [ [ "2015" ] ] }, "page" : "04015034", "title" : "Minimizing fluctuation of the maintenance, repair, and rehabilitation cost profile of a building", "type" : "article-journal", "volume" : "30" }, "uris" : [ "http://www.mendeley.com/documents/?uuid=0b38852b-ad5b-46f3-b592-568257e70bfa" ] } ], "mendeley" : { "formattedCitation" : "(Kim, Han, &amp; Hyun, 2015)", "plainTextFormattedCitation" : "(Kim, Han, &amp; Hyun, 2015)", "previouslyFormattedCitation" : "(Kim, Han, &amp; Hyun, 2015)" }, "properties" : { "noteIndex" : 0 }, "schema" : "https://github.com/citation-style-language/schema/raw/master/csl-citation.json" }</w:instrText>
      </w:r>
      <w:r w:rsidR="00443EF4">
        <w:fldChar w:fldCharType="separate"/>
      </w:r>
      <w:r w:rsidR="00443EF4" w:rsidRPr="00A05D28">
        <w:rPr>
          <w:noProof/>
        </w:rPr>
        <w:t>(Kim, Han, &amp; Hyun, 2015)</w:t>
      </w:r>
      <w:r w:rsidR="00443EF4">
        <w:fldChar w:fldCharType="end"/>
      </w:r>
      <w:r w:rsidR="00443EF4">
        <w:t>.</w:t>
      </w:r>
    </w:p>
    <w:p w14:paraId="55A33310" w14:textId="5BD03646" w:rsidR="006854CD" w:rsidRDefault="00931AFD" w:rsidP="00784DD9">
      <w:r>
        <w:t xml:space="preserve">The final </w:t>
      </w:r>
      <w:r w:rsidR="00443EF4">
        <w:t>tool utilized by industry leaders is assessment of</w:t>
      </w:r>
      <w:r>
        <w:t xml:space="preserve"> personnel productivity. </w:t>
      </w:r>
      <w:r w:rsidR="00CA2C33">
        <w:t xml:space="preserve">The construction industry did not start tracking personnel productivity until the </w:t>
      </w:r>
      <w:r w:rsidR="00D63DC2">
        <w:t xml:space="preserve">early 2000s. When analyzed, between the 1970s and the late 1990s personnel productivity </w:t>
      </w:r>
      <w:r w:rsidR="00443EF4">
        <w:t>increased</w:t>
      </w:r>
      <w:r w:rsidR="00D63DC2">
        <w:t>, generally due to advancements in technology</w:t>
      </w:r>
      <w:r w:rsidR="00CA2C33">
        <w:t>. Studying direct work rate, labor cost</w:t>
      </w:r>
      <w:r w:rsidR="00D63DC2">
        <w:t xml:space="preserve">, and construction output, researchers </w:t>
      </w:r>
      <w:r w:rsidR="00443EF4">
        <w:t>drew conclusions on how</w:t>
      </w:r>
      <w:r w:rsidR="00D63DC2">
        <w:t xml:space="preserve"> changes in equipment costs or implementation of new technology affected the daily construction output. Using this analysis, project m</w:t>
      </w:r>
      <w:r w:rsidR="00443EF4">
        <w:t>anagers were finally able to quantify</w:t>
      </w:r>
      <w:r w:rsidR="00D63DC2">
        <w:t xml:space="preserve"> how daily output affected labor cost over time and how spikes in daily equipment</w:t>
      </w:r>
      <w:r w:rsidR="00AA5421">
        <w:t xml:space="preserve"> cost affected the daily output</w:t>
      </w:r>
      <w:r w:rsidR="00D63DC2">
        <w:t xml:space="preserve"> </w:t>
      </w:r>
      <w:r w:rsidR="006854CD">
        <w:fldChar w:fldCharType="begin" w:fldLock="1"/>
      </w:r>
      <w:r w:rsidR="00332D3B">
        <w:instrText>ADDIN CSL_CITATION { "citationItems" : [ { "id" : "ITEM-1", "itemData" : { "author" : [ { "dropping-particle" : "", "family" : "Allmon", "given" : "Eric", "non-dropping-particle" : "", "parse-names" : false, "suffix" : "" }, { "dropping-particle" : "", "family" : "Haas", "given" : "Carl T.", "non-dropping-particle" : "", "parse-names" : false, "suffix" : "" }, { "dropping-particle" : "", "family" : "Borcherding", "given" : "John D.", "non-dropping-particle" : "", "parse-names" : false, "suffix" : "" }, { "dropping-particle" : "", "family" : "Goodrum", "given" : "Paul M.", "non-dropping-particle" : "", "parse-names" : false, "suffix" : "" } ], "container-title" : "J. Constr. Eng. Manage", "id" : "ITEM-1", "issue" : "2", "issued" : { "date-parts" : [ [ "2000" ] ] }, "page" : "97-104", "title" : "U.S. construction labor productivity trends, 1970-1998", "type" : "article-journal", "volume" : "126" }, "uris" : [ "http://www.mendeley.com/documents/?uuid=d356bbd3-3892-4fb8-b709-9debf0516baf" ] } ], "mendeley" : { "formattedCitation" : "(Allmon, Haas, Borcherding, &amp; Goodrum, 2000)", "plainTextFormattedCitation" : "(Allmon, Haas, Borcherding, &amp; Goodrum, 2000)", "previouslyFormattedCitation" : "(Allmon, Haas, Borcherding, &amp; Goodrum, 2000)" }, "properties" : { "noteIndex" : 0 }, "schema" : "https://github.com/citation-style-language/schema/raw/master/csl-citation.json" }</w:instrText>
      </w:r>
      <w:r w:rsidR="006854CD">
        <w:fldChar w:fldCharType="separate"/>
      </w:r>
      <w:r w:rsidR="006854CD" w:rsidRPr="006854CD">
        <w:rPr>
          <w:noProof/>
        </w:rPr>
        <w:t>(Allmon, Haas, Borcherding, &amp; Goodrum, 2000)</w:t>
      </w:r>
      <w:r w:rsidR="006854CD">
        <w:fldChar w:fldCharType="end"/>
      </w:r>
      <w:r w:rsidR="00AA5421">
        <w:t>.</w:t>
      </w:r>
    </w:p>
    <w:p w14:paraId="570C12A8" w14:textId="1CC01CB0" w:rsidR="00D63DC2" w:rsidRDefault="00443EF4" w:rsidP="00784DD9">
      <w:r>
        <w:t>With a properly constructed model, the USAF will be able to analyze</w:t>
      </w:r>
      <w:r w:rsidR="00D63DC2">
        <w:t xml:space="preserve"> how installation exercises or deployments affect the direct work, and daily output for each unit within the USAF Civil Engineering maintenance and repair sections. </w:t>
      </w:r>
      <w:r w:rsidR="00AA5421">
        <w:t>Currently the labor costs are not easily compared to direct work rate or const</w:t>
      </w:r>
      <w:r w:rsidR="00414C0B">
        <w:t>ruction output. T</w:t>
      </w:r>
      <w:r w:rsidR="00AA5421">
        <w:t xml:space="preserve">he USAF </w:t>
      </w:r>
      <w:r w:rsidR="00414C0B">
        <w:t xml:space="preserve">needs </w:t>
      </w:r>
      <w:r w:rsidR="00414C0B">
        <w:lastRenderedPageBreak/>
        <w:t xml:space="preserve">a system </w:t>
      </w:r>
      <w:r w:rsidR="00AA5421">
        <w:t>to take advantage of the data the</w:t>
      </w:r>
      <w:r w:rsidR="00414C0B">
        <w:t>y collected on these subjects. Then, t</w:t>
      </w:r>
      <w:r w:rsidR="00AA5421">
        <w:t xml:space="preserve">hey would be able to at least set benchmarks to see how implementing the </w:t>
      </w:r>
      <w:proofErr w:type="spellStart"/>
      <w:r w:rsidR="00AA5421">
        <w:t>NextGen</w:t>
      </w:r>
      <w:proofErr w:type="spellEnd"/>
      <w:r w:rsidR="00AA5421">
        <w:t xml:space="preserve"> IT systems or participating in installation exercises affect their maintenance and repair output. </w:t>
      </w:r>
    </w:p>
    <w:p w14:paraId="3210E393" w14:textId="22CB01E1" w:rsidR="007C2630" w:rsidRDefault="006854CD" w:rsidP="00784DD9">
      <w:r>
        <w:t>Currently, the most common approach to increase const</w:t>
      </w:r>
      <w:r w:rsidR="00443EF4">
        <w:t>ruction productivity is by using models. These models use</w:t>
      </w:r>
      <w:r w:rsidR="00931AFD">
        <w:t xml:space="preserve"> input </w:t>
      </w:r>
      <w:r w:rsidR="00443EF4">
        <w:t>and output factors to help facilitate decision makers to draw accurate conclusions base</w:t>
      </w:r>
      <w:r w:rsidR="00931AFD">
        <w:t xml:space="preserve">d on productivity analysis. </w:t>
      </w:r>
      <w:r w:rsidR="00345D66">
        <w:t>Construction related models are based on factors of individual performance and/or process based views.</w:t>
      </w:r>
      <w:r w:rsidR="00931AFD">
        <w:t xml:space="preserve"> </w:t>
      </w:r>
      <w:r w:rsidR="00345D66">
        <w:t xml:space="preserve">Models are then adapted to pull out the most advantageous traits and benchmarked to set a basis for productivity. </w:t>
      </w:r>
      <w:r w:rsidR="007C2630">
        <w:t>Two common models are set up</w:t>
      </w:r>
      <w:r w:rsidR="00345D66">
        <w:t xml:space="preserve"> where productivity is based in terms of value and then again </w:t>
      </w:r>
      <w:r w:rsidR="007C2630">
        <w:t xml:space="preserve">or </w:t>
      </w:r>
      <w:r w:rsidR="00345D66">
        <w:t>where productivit</w:t>
      </w:r>
      <w:r w:rsidR="00AA5421">
        <w:t>y is based in terms of quantity</w:t>
      </w:r>
      <w:r w:rsidR="00345D66">
        <w:t xml:space="preserve"> </w:t>
      </w:r>
      <w:r w:rsidR="00931AFD">
        <w:fldChar w:fldCharType="begin" w:fldLock="1"/>
      </w:r>
      <w:r w:rsidR="00C36C37">
        <w:instrText>ADDIN CSL_CITATION { "citationItems" : [ { "id" : "ITEM-1", "itemData" : { "author" : [ { "dropping-particle" : "", "family" : "Becker", "given" : "J\u00f6rg", "non-dropping-particle" : "", "parse-names" : false, "suffix" : "" }, { "dropping-particle" : "", "family" : "Bernhold", "given" : "Torben", "non-dropping-particle" : "", "parse-names" : false, "suffix" : "" }, { "dropping-particle" : "", "family" : "Beverungen", "given" : "Daniel", "non-dropping-particle" : "", "parse-names" : false, "suffix" : "" }, { "dropping-particle" : "", "family" : "Kaling", "given" : "Nina", "non-dropping-particle" : "", "parse-names" : false, "suffix" : "" }, { "dropping-particle" : "", "family" : "Lellek", "given" : "Vanessa", "non-dropping-particle" : "", "parse-names" : false, "suffix" : "" }, { "dropping-particle" : "", "family" : "Rauer", "given" : "Hans Peter", "non-dropping-particle" : "", "parse-names" : false, "suffix" : "" } ], "id" : "ITEM-1", "issue" : "1", "issued" : { "date-parts" : [ [ "2012" ] ] }, "page" : "28-43", "title" : "Construction of productivity models: A tool-supported approach in the area of facility management", "type" : "article-journal", "volume" : "7" }, "uris" : [ "http://www.mendeley.com/documents/?uuid=e1238b09-d148-45be-9fd7-3a5271b3bc27" ] } ], "mendeley" : { "formattedCitation" : "(Becker et al., 2012)", "plainTextFormattedCitation" : "(Becker et al., 2012)", "previouslyFormattedCitation" : "(Becker et al., 2012)" }, "properties" : { "noteIndex" : 0 }, "schema" : "https://github.com/citation-style-language/schema/raw/master/csl-citation.json" }</w:instrText>
      </w:r>
      <w:r w:rsidR="00931AFD">
        <w:fldChar w:fldCharType="separate"/>
      </w:r>
      <w:r w:rsidR="00931AFD" w:rsidRPr="00931AFD">
        <w:rPr>
          <w:noProof/>
        </w:rPr>
        <w:t>(Becker et al., 2012)</w:t>
      </w:r>
      <w:r w:rsidR="00931AFD">
        <w:fldChar w:fldCharType="end"/>
      </w:r>
      <w:r w:rsidR="00931AFD">
        <w:t xml:space="preserve">. </w:t>
      </w:r>
    </w:p>
    <w:p w14:paraId="39B59557" w14:textId="51C721FC" w:rsidR="0061771F" w:rsidRPr="00784DD9" w:rsidRDefault="00931AFD" w:rsidP="00784DD9">
      <w:r>
        <w:t xml:space="preserve">The key takeaway from </w:t>
      </w:r>
      <w:r w:rsidR="007C2630">
        <w:t>the analysis of personnel productivity</w:t>
      </w:r>
      <w:r>
        <w:t xml:space="preserve"> is</w:t>
      </w:r>
      <w:r w:rsidR="00345D66">
        <w:t xml:space="preserve"> that given the correct data, it is possible to create models and set benchmarks for the </w:t>
      </w:r>
      <w:r w:rsidR="007C2630">
        <w:t xml:space="preserve">analysis of personnel productivity. With this data, it is possible to </w:t>
      </w:r>
      <w:r w:rsidR="00771711">
        <w:t>direct</w:t>
      </w:r>
      <w:r w:rsidR="007C2630">
        <w:t xml:space="preserve"> changes to personnel support or processes that will improve the facility maintenance process external to the condition or status of the facilities being managed. </w:t>
      </w:r>
    </w:p>
    <w:p w14:paraId="7B7C9489" w14:textId="5D9C6840" w:rsidR="009142A0" w:rsidRDefault="009142A0" w:rsidP="009142A0">
      <w:pPr>
        <w:pStyle w:val="Heading2"/>
      </w:pPr>
      <w:r>
        <w:t xml:space="preserve">Where USAF </w:t>
      </w:r>
      <w:r w:rsidR="00173FF7">
        <w:t>FM</w:t>
      </w:r>
      <w:r>
        <w:t xml:space="preserve"> Falls Short</w:t>
      </w:r>
    </w:p>
    <w:p w14:paraId="4EC70E14" w14:textId="12F31DC4" w:rsidR="00784DD9" w:rsidRDefault="00616508" w:rsidP="00784DD9">
      <w:r>
        <w:t xml:space="preserve">The USAF Civil Engineering falls short in the data analyzation and data communication aspects of facility maintenance. </w:t>
      </w:r>
      <w:r w:rsidR="00414C0B">
        <w:t>The USAF has</w:t>
      </w:r>
      <w:r w:rsidR="00784DD9">
        <w:t xml:space="preserve"> several systems and large amounts of data collected, but it is </w:t>
      </w:r>
      <w:r w:rsidR="0002078E">
        <w:t xml:space="preserve">still </w:t>
      </w:r>
      <w:r w:rsidR="00784DD9">
        <w:t xml:space="preserve">difficult to interpret that data even though the </w:t>
      </w:r>
      <w:r w:rsidR="00784DD9">
        <w:lastRenderedPageBreak/>
        <w:t xml:space="preserve">program interfaces are vastly improving with the introduction of </w:t>
      </w:r>
      <w:proofErr w:type="spellStart"/>
      <w:r w:rsidR="00784DD9">
        <w:t>NextGen</w:t>
      </w:r>
      <w:proofErr w:type="spellEnd"/>
      <w:r w:rsidR="00784DD9">
        <w:t xml:space="preserve"> IT. Because of delays in </w:t>
      </w:r>
      <w:r w:rsidR="00443EF4">
        <w:t xml:space="preserve">implementation </w:t>
      </w:r>
      <w:proofErr w:type="gramStart"/>
      <w:r w:rsidR="00443EF4">
        <w:t xml:space="preserve">of </w:t>
      </w:r>
      <w:r w:rsidR="00784DD9">
        <w:t xml:space="preserve"> improved</w:t>
      </w:r>
      <w:proofErr w:type="gramEnd"/>
      <w:r w:rsidR="00784DD9">
        <w:t xml:space="preserve"> data collection systems, over time the USAF has fallen behind leading industry tactics.</w:t>
      </w:r>
    </w:p>
    <w:p w14:paraId="52FA2FE2" w14:textId="59E31E63" w:rsidR="00784DD9" w:rsidRDefault="00784DD9" w:rsidP="00784DD9">
      <w:r>
        <w:t>The retrieval of information is making improvements toward industry standard with the introduction of TRIRIGA and BUILDER but still do not meet the utility of BIM modeling</w:t>
      </w:r>
      <w:r w:rsidR="00771711">
        <w:t>. T</w:t>
      </w:r>
      <w:r w:rsidR="00DD3AC2">
        <w:t xml:space="preserve">he use of multiple systems that are unrelated with information mixed across several platforms hinders the USAF Civil Engineering performance in terms of </w:t>
      </w:r>
      <w:r w:rsidR="00173FF7">
        <w:t>FM</w:t>
      </w:r>
      <w:r w:rsidR="00DD3AC2">
        <w:t xml:space="preserve">. </w:t>
      </w:r>
      <w:r w:rsidR="00771711">
        <w:t>On the other hand</w:t>
      </w:r>
      <w:r w:rsidR="00DD3AC2">
        <w:t xml:space="preserve">, the implementation of barcode scanning on maintenance items is a vast improvement over IWIMS and ACES-RP. </w:t>
      </w:r>
      <w:r w:rsidR="00AC51C7">
        <w:t xml:space="preserve">If this was included in with GIS location references, it has potential for major system efficiency improvement. However, the antiquated facility number system leads </w:t>
      </w:r>
      <w:r w:rsidR="00210E64">
        <w:t>to delayed process times compared to GIS referenced systems</w:t>
      </w:r>
      <w:r w:rsidR="00AC51C7">
        <w:t xml:space="preserve">. </w:t>
      </w:r>
      <w:r w:rsidR="00DD3AC2">
        <w:t>USAF Civil Engineering does very little to assess, benchmark, or improve personnel performance. Understanding the personnel benchmarks in terms of value or output could greatly help personnel decisions and improve the organization</w:t>
      </w:r>
      <w:r>
        <w:t xml:space="preserve">. </w:t>
      </w:r>
    </w:p>
    <w:p w14:paraId="1A519F8D" w14:textId="0D084C24" w:rsidR="00C00E76" w:rsidRDefault="00C00E76" w:rsidP="00C00E76">
      <w:r>
        <w:t xml:space="preserve">Overall, the two main areas where the USAF can improve are through a combination of the analysis of consolidated data from their many data collection systems and the analysis of personnel productivity within the facility maintenance and repair teams. This could be included in one platform that consolidates the data from the various databases, then using the large amount of data, </w:t>
      </w:r>
      <w:r w:rsidR="006854CD">
        <w:t xml:space="preserve">and a focus on personal productivity, benchmarks can be set and the user can draw meaningful conclusions based on actual facility maintenance and repair data. </w:t>
      </w:r>
    </w:p>
    <w:p w14:paraId="5FD0CF06" w14:textId="52934779" w:rsidR="00C00E76" w:rsidRDefault="00C00E76" w:rsidP="00784DD9"/>
    <w:p w14:paraId="3D758089" w14:textId="77777777" w:rsidR="00C00E76" w:rsidRDefault="00C00E76">
      <w:pPr>
        <w:spacing w:line="240" w:lineRule="auto"/>
        <w:ind w:firstLine="0"/>
        <w:rPr>
          <w:b/>
          <w:bCs/>
        </w:rPr>
      </w:pPr>
      <w:r>
        <w:br w:type="page"/>
      </w:r>
    </w:p>
    <w:p w14:paraId="2F41C0C4" w14:textId="66BB6097" w:rsidR="000F3187" w:rsidRDefault="000F3187" w:rsidP="000F3187">
      <w:pPr>
        <w:pStyle w:val="Heading2"/>
      </w:pPr>
      <w:r>
        <w:lastRenderedPageBreak/>
        <w:t>Bibliography</w:t>
      </w:r>
    </w:p>
    <w:p w14:paraId="069F15A9" w14:textId="053763C7" w:rsidR="000F3187" w:rsidRDefault="000F3187" w:rsidP="00C448A9">
      <w:pPr>
        <w:ind w:left="720" w:hanging="720"/>
      </w:pPr>
      <w:r>
        <w:t xml:space="preserve">*CE Portal – CE Portal is a website with a collection of Air Force Civil Engineering papers, articles, slideshows, and playbooks. </w:t>
      </w:r>
      <w:proofErr w:type="gramStart"/>
      <w:r>
        <w:t>Exact reference/citation to be determined.</w:t>
      </w:r>
      <w:proofErr w:type="gramEnd"/>
      <w:r>
        <w:t xml:space="preserve"> </w:t>
      </w:r>
      <w:r w:rsidR="0061771F">
        <w:t>4 separate sources</w:t>
      </w:r>
      <w:r w:rsidR="00C00E76">
        <w:t xml:space="preserve"> that need to be extracted and cited</w:t>
      </w:r>
      <w:r w:rsidR="0061771F">
        <w:t xml:space="preserve">. </w:t>
      </w:r>
    </w:p>
    <w:p w14:paraId="29367859" w14:textId="0C601C67" w:rsidR="00332D3B" w:rsidRPr="00332D3B" w:rsidRDefault="00C448A9" w:rsidP="00332D3B">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332D3B" w:rsidRPr="00332D3B">
        <w:rPr>
          <w:noProof/>
          <w:szCs w:val="24"/>
        </w:rPr>
        <w:t xml:space="preserve">Allmon, E., Haas, C. T., Borcherding, J. D., &amp; Goodrum, P. M. (2000). U.S. construction labor productivity trends, 1970-1998. </w:t>
      </w:r>
      <w:r w:rsidR="00332D3B" w:rsidRPr="00332D3B">
        <w:rPr>
          <w:i/>
          <w:iCs/>
          <w:noProof/>
          <w:szCs w:val="24"/>
        </w:rPr>
        <w:t>J. Constr. Eng. Manage</w:t>
      </w:r>
      <w:r w:rsidR="00332D3B" w:rsidRPr="00332D3B">
        <w:rPr>
          <w:noProof/>
          <w:szCs w:val="24"/>
        </w:rPr>
        <w:t xml:space="preserve">, </w:t>
      </w:r>
      <w:r w:rsidR="00332D3B" w:rsidRPr="00332D3B">
        <w:rPr>
          <w:i/>
          <w:iCs/>
          <w:noProof/>
          <w:szCs w:val="24"/>
        </w:rPr>
        <w:t>126</w:t>
      </w:r>
      <w:r w:rsidR="00332D3B" w:rsidRPr="00332D3B">
        <w:rPr>
          <w:noProof/>
          <w:szCs w:val="24"/>
        </w:rPr>
        <w:t>(2), 97–104.</w:t>
      </w:r>
    </w:p>
    <w:p w14:paraId="29B3C1F4"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Becerik-Gerber, B., Jazizadeh, F., Li, N., &amp; Calis, G. (2012). Application areas and data requirements for BIM-enabled facilities management, </w:t>
      </w:r>
      <w:r w:rsidRPr="00332D3B">
        <w:rPr>
          <w:i/>
          <w:iCs/>
          <w:noProof/>
          <w:szCs w:val="24"/>
        </w:rPr>
        <w:t>138</w:t>
      </w:r>
      <w:r w:rsidRPr="00332D3B">
        <w:rPr>
          <w:noProof/>
          <w:szCs w:val="24"/>
        </w:rPr>
        <w:t>(March), 431–442. http://doi.org/10.1061/(ASCE)CO.1943-7862.0000433.</w:t>
      </w:r>
    </w:p>
    <w:p w14:paraId="70247C63" w14:textId="31DDDAD2"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Becker, J., Bernhold, T., Beverungen, D., Kaling, N., Lellek, V., &amp; Rauer, H. P. (2012). Construction of productivity models: A tool-supported approach in the area of </w:t>
      </w:r>
      <w:r w:rsidR="00173FF7">
        <w:rPr>
          <w:noProof/>
          <w:szCs w:val="24"/>
        </w:rPr>
        <w:t>FM</w:t>
      </w:r>
      <w:r w:rsidRPr="00332D3B">
        <w:rPr>
          <w:noProof/>
          <w:szCs w:val="24"/>
        </w:rPr>
        <w:t xml:space="preserve">, </w:t>
      </w:r>
      <w:r w:rsidRPr="00332D3B">
        <w:rPr>
          <w:i/>
          <w:iCs/>
          <w:noProof/>
          <w:szCs w:val="24"/>
        </w:rPr>
        <w:t>7</w:t>
      </w:r>
      <w:r w:rsidRPr="00332D3B">
        <w:rPr>
          <w:noProof/>
          <w:szCs w:val="24"/>
        </w:rPr>
        <w:t>(1), 28–43.</w:t>
      </w:r>
    </w:p>
    <w:p w14:paraId="42C4DE7F"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Hartzer, R. B., Walker, L. E., Gatewood, R., Grandine, K., &amp; Kuranda, K. M. (2012). </w:t>
      </w:r>
      <w:r w:rsidRPr="00332D3B">
        <w:rPr>
          <w:i/>
          <w:iCs/>
          <w:noProof/>
          <w:szCs w:val="24"/>
        </w:rPr>
        <w:t>Leading the way: The history of Air Force Civil Engineers</w:t>
      </w:r>
      <w:r w:rsidRPr="00332D3B">
        <w:rPr>
          <w:noProof/>
          <w:szCs w:val="24"/>
        </w:rPr>
        <w:t>. http://doi.org/10.1017/CBO9781107415324.004</w:t>
      </w:r>
    </w:p>
    <w:p w14:paraId="159883A2" w14:textId="23E18A0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Kang, T. W., &amp; Hong, C. H. (2015). A study on software architecture for effective BIM/GIS-based </w:t>
      </w:r>
      <w:r w:rsidR="00173FF7">
        <w:rPr>
          <w:noProof/>
          <w:szCs w:val="24"/>
        </w:rPr>
        <w:t>FM</w:t>
      </w:r>
      <w:r w:rsidRPr="00332D3B">
        <w:rPr>
          <w:noProof/>
          <w:szCs w:val="24"/>
        </w:rPr>
        <w:t xml:space="preserve"> data integration. </w:t>
      </w:r>
      <w:r w:rsidRPr="00332D3B">
        <w:rPr>
          <w:i/>
          <w:iCs/>
          <w:noProof/>
          <w:szCs w:val="24"/>
        </w:rPr>
        <w:t>Automation in Construction</w:t>
      </w:r>
      <w:r w:rsidRPr="00332D3B">
        <w:rPr>
          <w:noProof/>
          <w:szCs w:val="24"/>
        </w:rPr>
        <w:t xml:space="preserve">, </w:t>
      </w:r>
      <w:r w:rsidRPr="00332D3B">
        <w:rPr>
          <w:i/>
          <w:iCs/>
          <w:noProof/>
          <w:szCs w:val="24"/>
        </w:rPr>
        <w:t>54</w:t>
      </w:r>
      <w:r w:rsidRPr="00332D3B">
        <w:rPr>
          <w:noProof/>
          <w:szCs w:val="24"/>
        </w:rPr>
        <w:t>, 25–38. http://doi.org/10.1016/j.autcon.2015.03.019</w:t>
      </w:r>
    </w:p>
    <w:p w14:paraId="16FE9AFF"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t xml:space="preserve">Kim, J., Han, S., &amp; Hyun, C. (2015). Minimizing fluctuation of the maintenance, repair, and rehabilitation cost profile of a building. </w:t>
      </w:r>
      <w:r w:rsidRPr="00332D3B">
        <w:rPr>
          <w:i/>
          <w:iCs/>
          <w:noProof/>
          <w:szCs w:val="24"/>
        </w:rPr>
        <w:t>Journal of Performance of Constructed Facilities</w:t>
      </w:r>
      <w:r w:rsidRPr="00332D3B">
        <w:rPr>
          <w:noProof/>
          <w:szCs w:val="24"/>
        </w:rPr>
        <w:t xml:space="preserve">, </w:t>
      </w:r>
      <w:r w:rsidRPr="00332D3B">
        <w:rPr>
          <w:i/>
          <w:iCs/>
          <w:noProof/>
          <w:szCs w:val="24"/>
        </w:rPr>
        <w:t>30</w:t>
      </w:r>
      <w:r w:rsidRPr="00332D3B">
        <w:rPr>
          <w:noProof/>
          <w:szCs w:val="24"/>
        </w:rPr>
        <w:t>(3), 04015034. http://doi.org/10.1061/(ASCE)CF.1943-5509.0000775</w:t>
      </w:r>
    </w:p>
    <w:p w14:paraId="408CE481" w14:textId="77777777" w:rsidR="00332D3B" w:rsidRPr="00332D3B" w:rsidRDefault="00332D3B" w:rsidP="00332D3B">
      <w:pPr>
        <w:widowControl w:val="0"/>
        <w:autoSpaceDE w:val="0"/>
        <w:autoSpaceDN w:val="0"/>
        <w:adjustRightInd w:val="0"/>
        <w:ind w:left="480" w:hanging="480"/>
        <w:rPr>
          <w:noProof/>
          <w:szCs w:val="24"/>
        </w:rPr>
      </w:pPr>
      <w:r w:rsidRPr="00332D3B">
        <w:rPr>
          <w:noProof/>
          <w:szCs w:val="24"/>
        </w:rPr>
        <w:lastRenderedPageBreak/>
        <w:t xml:space="preserve">Ottoman, G. R., Nixon, W. B., &amp; Lofgren, S. T. (1999). Budgeting for facility maintenance and repair: Methods and models, </w:t>
      </w:r>
      <w:r w:rsidRPr="00332D3B">
        <w:rPr>
          <w:i/>
          <w:iCs/>
          <w:noProof/>
          <w:szCs w:val="24"/>
        </w:rPr>
        <w:t>15</w:t>
      </w:r>
      <w:r w:rsidRPr="00332D3B">
        <w:rPr>
          <w:noProof/>
          <w:szCs w:val="24"/>
        </w:rPr>
        <w:t>(August), 71–83.</w:t>
      </w:r>
    </w:p>
    <w:p w14:paraId="4D13A409" w14:textId="1FE81B74" w:rsidR="003422F1" w:rsidRPr="003422F1" w:rsidRDefault="00332D3B" w:rsidP="003422F1">
      <w:pPr>
        <w:widowControl w:val="0"/>
        <w:autoSpaceDE w:val="0"/>
        <w:autoSpaceDN w:val="0"/>
        <w:adjustRightInd w:val="0"/>
        <w:ind w:left="480" w:hanging="480"/>
        <w:rPr>
          <w:noProof/>
          <w:szCs w:val="24"/>
        </w:rPr>
      </w:pPr>
      <w:r w:rsidRPr="00332D3B">
        <w:rPr>
          <w:noProof/>
          <w:szCs w:val="24"/>
        </w:rPr>
        <w:t xml:space="preserve">Wetzel, E. M., &amp; Thabet, W. Y. (2015). The use of a BIM-based framework to support safe </w:t>
      </w:r>
      <w:r w:rsidR="00173FF7">
        <w:rPr>
          <w:noProof/>
          <w:szCs w:val="24"/>
        </w:rPr>
        <w:t>FM</w:t>
      </w:r>
      <w:r w:rsidRPr="00332D3B">
        <w:rPr>
          <w:noProof/>
          <w:szCs w:val="24"/>
        </w:rPr>
        <w:t xml:space="preserve"> processes. </w:t>
      </w:r>
      <w:r w:rsidRPr="00332D3B">
        <w:rPr>
          <w:i/>
          <w:iCs/>
          <w:noProof/>
          <w:szCs w:val="24"/>
        </w:rPr>
        <w:t>Automation in Construction</w:t>
      </w:r>
      <w:r w:rsidRPr="00332D3B">
        <w:rPr>
          <w:noProof/>
          <w:szCs w:val="24"/>
        </w:rPr>
        <w:t xml:space="preserve">, </w:t>
      </w:r>
      <w:r w:rsidRPr="00332D3B">
        <w:rPr>
          <w:i/>
          <w:iCs/>
          <w:noProof/>
          <w:szCs w:val="24"/>
        </w:rPr>
        <w:t>60</w:t>
      </w:r>
      <w:r w:rsidRPr="00332D3B">
        <w:rPr>
          <w:noProof/>
          <w:szCs w:val="24"/>
        </w:rPr>
        <w:t>, 12–24. http://doi.org/10.1016/j.autcon.2015.09.004</w:t>
      </w:r>
    </w:p>
    <w:p w14:paraId="2B4DF9E0" w14:textId="6DD4F19D" w:rsidR="00C00E76" w:rsidRDefault="00C448A9" w:rsidP="003422F1">
      <w:pPr>
        <w:widowControl w:val="0"/>
        <w:autoSpaceDE w:val="0"/>
        <w:autoSpaceDN w:val="0"/>
        <w:adjustRightInd w:val="0"/>
        <w:ind w:left="480" w:hanging="480"/>
      </w:pPr>
      <w:r>
        <w:fldChar w:fldCharType="end"/>
      </w:r>
    </w:p>
    <w:p w14:paraId="1D460927" w14:textId="77777777" w:rsidR="003422F1" w:rsidRDefault="003422F1" w:rsidP="003422F1">
      <w:pPr>
        <w:widowControl w:val="0"/>
        <w:autoSpaceDE w:val="0"/>
        <w:autoSpaceDN w:val="0"/>
        <w:adjustRightInd w:val="0"/>
        <w:ind w:left="480" w:hanging="480"/>
      </w:pPr>
    </w:p>
    <w:p w14:paraId="22D9CD0D" w14:textId="38CA54AC" w:rsidR="003422F1" w:rsidRPr="003422F1" w:rsidRDefault="003422F1" w:rsidP="003422F1">
      <w:pPr>
        <w:widowControl w:val="0"/>
        <w:autoSpaceDE w:val="0"/>
        <w:autoSpaceDN w:val="0"/>
        <w:adjustRightInd w:val="0"/>
        <w:ind w:left="480" w:hanging="480"/>
      </w:pPr>
      <w:r>
        <w:t>** Written using APA format and AFIT writing guide</w:t>
      </w:r>
    </w:p>
    <w:sectPr w:rsidR="003422F1" w:rsidRPr="003422F1" w:rsidSect="00A570F9">
      <w:headerReference w:type="default" r:id="rId13"/>
      <w:footerReference w:type="default" r:id="rId14"/>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9F420E" w14:textId="77777777" w:rsidR="003C675F" w:rsidRDefault="003C675F" w:rsidP="00B95DFE">
      <w:r>
        <w:separator/>
      </w:r>
    </w:p>
    <w:p w14:paraId="07B6031C" w14:textId="77777777" w:rsidR="003C675F" w:rsidRDefault="003C675F" w:rsidP="00B95DFE"/>
    <w:p w14:paraId="6CA1EB7D" w14:textId="77777777" w:rsidR="003C675F" w:rsidRDefault="003C675F" w:rsidP="00B95DFE"/>
    <w:p w14:paraId="1AD3FB98" w14:textId="77777777" w:rsidR="003C675F" w:rsidRDefault="003C675F" w:rsidP="00B95DFE"/>
    <w:p w14:paraId="3AE4B20A" w14:textId="77777777" w:rsidR="003C675F" w:rsidRDefault="003C675F"/>
  </w:endnote>
  <w:endnote w:type="continuationSeparator" w:id="0">
    <w:p w14:paraId="1449FC48" w14:textId="77777777" w:rsidR="003C675F" w:rsidRDefault="003C675F" w:rsidP="00B95DFE">
      <w:r>
        <w:continuationSeparator/>
      </w:r>
    </w:p>
    <w:p w14:paraId="75601E9C" w14:textId="77777777" w:rsidR="003C675F" w:rsidRDefault="003C675F" w:rsidP="00B95DFE"/>
    <w:p w14:paraId="03833951" w14:textId="77777777" w:rsidR="003C675F" w:rsidRDefault="003C675F" w:rsidP="00B95DFE"/>
    <w:p w14:paraId="5C3A889A" w14:textId="77777777" w:rsidR="003C675F" w:rsidRDefault="003C675F" w:rsidP="00B95DFE"/>
    <w:p w14:paraId="79BEC0F5" w14:textId="77777777" w:rsidR="003C675F" w:rsidRDefault="003C675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nivers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651130"/>
      <w:docPartObj>
        <w:docPartGallery w:val="Page Numbers (Bottom of Page)"/>
        <w:docPartUnique/>
      </w:docPartObj>
    </w:sdtPr>
    <w:sdtEndPr>
      <w:rPr>
        <w:noProof/>
      </w:rPr>
    </w:sdtEndPr>
    <w:sdtContent>
      <w:p w14:paraId="50309FE5" w14:textId="60E1C99A" w:rsidR="003C675F" w:rsidRDefault="003C675F">
        <w:pPr>
          <w:pStyle w:val="Footer"/>
          <w:jc w:val="center"/>
        </w:pPr>
        <w:r>
          <w:fldChar w:fldCharType="begin"/>
        </w:r>
        <w:r>
          <w:instrText xml:space="preserve"> PAGE   \* MERGEFORMAT </w:instrText>
        </w:r>
        <w:r>
          <w:fldChar w:fldCharType="separate"/>
        </w:r>
        <w:r w:rsidR="00540C60">
          <w:rPr>
            <w:noProof/>
          </w:rPr>
          <w:t>1</w:t>
        </w:r>
        <w:r>
          <w:rPr>
            <w:noProof/>
          </w:rPr>
          <w:fldChar w:fldCharType="end"/>
        </w:r>
      </w:p>
    </w:sdtContent>
  </w:sdt>
  <w:p w14:paraId="7E91DB2A" w14:textId="77777777" w:rsidR="003C675F" w:rsidRPr="00882517" w:rsidRDefault="003C675F" w:rsidP="00882517">
    <w:pPr>
      <w:pStyle w:val="Unformatted"/>
    </w:pPr>
  </w:p>
  <w:p w14:paraId="5131C178" w14:textId="77777777" w:rsidR="003C675F" w:rsidRDefault="003C675F"/>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E1C254" w14:textId="77777777" w:rsidR="003C675F" w:rsidRDefault="003C675F" w:rsidP="00B95DFE">
      <w:r>
        <w:separator/>
      </w:r>
    </w:p>
    <w:p w14:paraId="4EE9142A" w14:textId="77777777" w:rsidR="003C675F" w:rsidRDefault="003C675F" w:rsidP="00B95DFE"/>
    <w:p w14:paraId="5EB76EA4" w14:textId="77777777" w:rsidR="003C675F" w:rsidRDefault="003C675F" w:rsidP="00B95DFE"/>
    <w:p w14:paraId="3E1C6C2F" w14:textId="77777777" w:rsidR="003C675F" w:rsidRDefault="003C675F" w:rsidP="00B95DFE"/>
    <w:p w14:paraId="2378F7F7" w14:textId="77777777" w:rsidR="003C675F" w:rsidRDefault="003C675F"/>
  </w:footnote>
  <w:footnote w:type="continuationSeparator" w:id="0">
    <w:p w14:paraId="39880018" w14:textId="77777777" w:rsidR="003C675F" w:rsidRDefault="003C675F" w:rsidP="00B95DFE">
      <w:r>
        <w:continuationSeparator/>
      </w:r>
    </w:p>
    <w:p w14:paraId="31786C6A" w14:textId="77777777" w:rsidR="003C675F" w:rsidRDefault="003C675F" w:rsidP="00B95DFE"/>
    <w:p w14:paraId="73E3F439" w14:textId="77777777" w:rsidR="003C675F" w:rsidRDefault="003C675F" w:rsidP="00B95DFE"/>
    <w:p w14:paraId="0B1D271F" w14:textId="77777777" w:rsidR="003C675F" w:rsidRDefault="003C675F" w:rsidP="00B95DFE"/>
    <w:p w14:paraId="464E0948" w14:textId="77777777" w:rsidR="003C675F" w:rsidRDefault="003C675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5294D7" w14:textId="77777777" w:rsidR="003C675F" w:rsidRPr="00882517" w:rsidRDefault="003C675F" w:rsidP="00882517">
    <w:pPr>
      <w:pStyle w:val="Unformatted"/>
    </w:pPr>
  </w:p>
  <w:p w14:paraId="416F41BF" w14:textId="77777777" w:rsidR="003C675F" w:rsidRDefault="003C67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264B3"/>
    <w:multiLevelType w:val="multilevel"/>
    <w:tmpl w:val="F97CC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EF7E92"/>
    <w:multiLevelType w:val="singleLevel"/>
    <w:tmpl w:val="D14AA400"/>
    <w:lvl w:ilvl="0">
      <w:start w:val="4"/>
      <w:numFmt w:val="decimal"/>
      <w:lvlText w:val="%1. "/>
      <w:legacy w:legacy="1" w:legacySpace="0" w:legacyIndent="360"/>
      <w:lvlJc w:val="left"/>
      <w:pPr>
        <w:ind w:left="360" w:hanging="360"/>
      </w:pPr>
      <w:rPr>
        <w:rFonts w:ascii="Univers (W1)" w:hAnsi="Univers (W1)" w:hint="default"/>
        <w:b/>
        <w:i w:val="0"/>
        <w:sz w:val="16"/>
        <w:u w:val="none"/>
      </w:rPr>
    </w:lvl>
  </w:abstractNum>
  <w:abstractNum w:abstractNumId="2">
    <w:nsid w:val="090E7CF2"/>
    <w:multiLevelType w:val="multilevel"/>
    <w:tmpl w:val="49B2AD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A773964"/>
    <w:multiLevelType w:val="multilevel"/>
    <w:tmpl w:val="E13C6496"/>
    <w:lvl w:ilvl="0">
      <w:start w:val="1"/>
      <w:numFmt w:val="bullet"/>
      <w:pStyle w:val="ListParagraph"/>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05D76E2"/>
    <w:multiLevelType w:val="multilevel"/>
    <w:tmpl w:val="15F80B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9112C8F"/>
    <w:multiLevelType w:val="multilevel"/>
    <w:tmpl w:val="2F785E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E734499"/>
    <w:multiLevelType w:val="multilevel"/>
    <w:tmpl w:val="C742E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EAD7A6D"/>
    <w:multiLevelType w:val="multilevel"/>
    <w:tmpl w:val="DBF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7470E00"/>
    <w:multiLevelType w:val="hybridMultilevel"/>
    <w:tmpl w:val="2460FC48"/>
    <w:lvl w:ilvl="0" w:tplc="AA98149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5B3836D7"/>
    <w:multiLevelType w:val="multilevel"/>
    <w:tmpl w:val="2D100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D432716"/>
    <w:multiLevelType w:val="multilevel"/>
    <w:tmpl w:val="6694C0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9F7E68"/>
    <w:multiLevelType w:val="multilevel"/>
    <w:tmpl w:val="80BE6C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C915281"/>
    <w:multiLevelType w:val="hybridMultilevel"/>
    <w:tmpl w:val="ABA8F018"/>
    <w:lvl w:ilvl="0" w:tplc="647C60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28F37F5"/>
    <w:multiLevelType w:val="hybridMultilevel"/>
    <w:tmpl w:val="5C50EE06"/>
    <w:lvl w:ilvl="0" w:tplc="0B006140">
      <w:start w:val="2"/>
      <w:numFmt w:val="upperRoman"/>
      <w:pStyle w:val="Heading1"/>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E45766C"/>
    <w:multiLevelType w:val="multilevel"/>
    <w:tmpl w:val="A9BE5F72"/>
    <w:lvl w:ilvl="0">
      <w:start w:val="1"/>
      <w:numFmt w:val="decimal"/>
      <w:pStyle w:val="Bulletnum"/>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5">
    <w:nsid w:val="7F3D18A4"/>
    <w:multiLevelType w:val="singleLevel"/>
    <w:tmpl w:val="0FA0BE2E"/>
    <w:lvl w:ilvl="0">
      <w:start w:val="6"/>
      <w:numFmt w:val="decimal"/>
      <w:lvlText w:val="%1. "/>
      <w:legacy w:legacy="1" w:legacySpace="0" w:legacyIndent="360"/>
      <w:lvlJc w:val="left"/>
      <w:pPr>
        <w:ind w:left="360" w:hanging="360"/>
      </w:pPr>
      <w:rPr>
        <w:rFonts w:ascii="Univers (W1)" w:hAnsi="Univers (W1)" w:hint="default"/>
        <w:b/>
        <w:i w:val="0"/>
        <w:sz w:val="16"/>
        <w:u w:val="none"/>
      </w:rPr>
    </w:lvl>
  </w:abstractNum>
  <w:num w:numId="1">
    <w:abstractNumId w:val="1"/>
  </w:num>
  <w:num w:numId="2">
    <w:abstractNumId w:val="15"/>
  </w:num>
  <w:num w:numId="3">
    <w:abstractNumId w:val="14"/>
  </w:num>
  <w:num w:numId="4">
    <w:abstractNumId w:val="3"/>
  </w:num>
  <w:num w:numId="5">
    <w:abstractNumId w:val="8"/>
  </w:num>
  <w:num w:numId="6">
    <w:abstractNumId w:val="12"/>
  </w:num>
  <w:num w:numId="7">
    <w:abstractNumId w:val="13"/>
  </w:num>
  <w:num w:numId="8">
    <w:abstractNumId w:val="4"/>
  </w:num>
  <w:num w:numId="9">
    <w:abstractNumId w:val="4"/>
    <w:lvlOverride w:ilvl="3">
      <w:lvl w:ilvl="3">
        <w:numFmt w:val="bullet"/>
        <w:lvlText w:val=""/>
        <w:lvlJc w:val="left"/>
        <w:pPr>
          <w:tabs>
            <w:tab w:val="num" w:pos="2880"/>
          </w:tabs>
          <w:ind w:left="2880" w:hanging="360"/>
        </w:pPr>
        <w:rPr>
          <w:rFonts w:ascii="Symbol" w:hAnsi="Symbol" w:hint="default"/>
          <w:sz w:val="20"/>
        </w:rPr>
      </w:lvl>
    </w:lvlOverride>
  </w:num>
  <w:num w:numId="10">
    <w:abstractNumId w:val="2"/>
  </w:num>
  <w:num w:numId="11">
    <w:abstractNumId w:val="2"/>
    <w:lvlOverride w:ilvl="3">
      <w:lvl w:ilvl="3">
        <w:numFmt w:val="bullet"/>
        <w:lvlText w:val=""/>
        <w:lvlJc w:val="left"/>
        <w:pPr>
          <w:tabs>
            <w:tab w:val="num" w:pos="2880"/>
          </w:tabs>
          <w:ind w:left="2880" w:hanging="360"/>
        </w:pPr>
        <w:rPr>
          <w:rFonts w:ascii="Symbol" w:hAnsi="Symbol" w:hint="default"/>
          <w:sz w:val="20"/>
        </w:rPr>
      </w:lvl>
    </w:lvlOverride>
  </w:num>
  <w:num w:numId="12">
    <w:abstractNumId w:val="9"/>
  </w:num>
  <w:num w:numId="13">
    <w:abstractNumId w:val="7"/>
  </w:num>
  <w:num w:numId="14">
    <w:abstractNumId w:val="5"/>
  </w:num>
  <w:num w:numId="15">
    <w:abstractNumId w:val="0"/>
  </w:num>
  <w:num w:numId="16">
    <w:abstractNumId w:val="11"/>
  </w:num>
  <w:num w:numId="17">
    <w:abstractNumId w:val="10"/>
  </w:num>
  <w:num w:numId="18">
    <w:abstractNumId w:val="10"/>
    <w:lvlOverride w:ilvl="3">
      <w:lvl w:ilvl="3">
        <w:numFmt w:val="bullet"/>
        <w:lvlText w:val=""/>
        <w:lvlJc w:val="left"/>
        <w:pPr>
          <w:tabs>
            <w:tab w:val="num" w:pos="2880"/>
          </w:tabs>
          <w:ind w:left="2880" w:hanging="360"/>
        </w:pPr>
        <w:rPr>
          <w:rFonts w:ascii="Symbol" w:hAnsi="Symbol" w:hint="default"/>
          <w:sz w:val="20"/>
        </w:rPr>
      </w:lvl>
    </w:lvlOverride>
  </w:num>
  <w:num w:numId="19">
    <w:abstractNumId w:val="6"/>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3984"/>
    <w:rsid w:val="000127E6"/>
    <w:rsid w:val="00013310"/>
    <w:rsid w:val="00014B6C"/>
    <w:rsid w:val="0002078E"/>
    <w:rsid w:val="00037C9A"/>
    <w:rsid w:val="00056CF7"/>
    <w:rsid w:val="000615AF"/>
    <w:rsid w:val="000817B9"/>
    <w:rsid w:val="000A0547"/>
    <w:rsid w:val="000A0835"/>
    <w:rsid w:val="000A1DAA"/>
    <w:rsid w:val="000B5A23"/>
    <w:rsid w:val="000C45A0"/>
    <w:rsid w:val="000D50E7"/>
    <w:rsid w:val="000E1D9A"/>
    <w:rsid w:val="000F3187"/>
    <w:rsid w:val="000F442B"/>
    <w:rsid w:val="000F50F1"/>
    <w:rsid w:val="00122872"/>
    <w:rsid w:val="00144B4F"/>
    <w:rsid w:val="0015088B"/>
    <w:rsid w:val="00153A69"/>
    <w:rsid w:val="0015635D"/>
    <w:rsid w:val="00173FF7"/>
    <w:rsid w:val="00174502"/>
    <w:rsid w:val="00190358"/>
    <w:rsid w:val="001B223C"/>
    <w:rsid w:val="001B7E4A"/>
    <w:rsid w:val="001D1A81"/>
    <w:rsid w:val="001D6E46"/>
    <w:rsid w:val="001F51D3"/>
    <w:rsid w:val="00206489"/>
    <w:rsid w:val="00210E64"/>
    <w:rsid w:val="0021565F"/>
    <w:rsid w:val="00251273"/>
    <w:rsid w:val="002544B5"/>
    <w:rsid w:val="00261A86"/>
    <w:rsid w:val="00261D74"/>
    <w:rsid w:val="00264586"/>
    <w:rsid w:val="00285A8D"/>
    <w:rsid w:val="00286B5A"/>
    <w:rsid w:val="00286D82"/>
    <w:rsid w:val="00293BC6"/>
    <w:rsid w:val="002A06B5"/>
    <w:rsid w:val="002A7730"/>
    <w:rsid w:val="002C33B5"/>
    <w:rsid w:val="002C5B8B"/>
    <w:rsid w:val="002F22E2"/>
    <w:rsid w:val="002F3B76"/>
    <w:rsid w:val="00307220"/>
    <w:rsid w:val="00312C4C"/>
    <w:rsid w:val="00317EAE"/>
    <w:rsid w:val="00332D3B"/>
    <w:rsid w:val="00334136"/>
    <w:rsid w:val="00336015"/>
    <w:rsid w:val="003422F1"/>
    <w:rsid w:val="00342419"/>
    <w:rsid w:val="00345D66"/>
    <w:rsid w:val="003569CC"/>
    <w:rsid w:val="00362480"/>
    <w:rsid w:val="003730F5"/>
    <w:rsid w:val="00380CB0"/>
    <w:rsid w:val="003866CC"/>
    <w:rsid w:val="003961D4"/>
    <w:rsid w:val="003B602E"/>
    <w:rsid w:val="003B79EE"/>
    <w:rsid w:val="003C675F"/>
    <w:rsid w:val="003D45C7"/>
    <w:rsid w:val="003F5979"/>
    <w:rsid w:val="00412573"/>
    <w:rsid w:val="00414C0B"/>
    <w:rsid w:val="00417C9D"/>
    <w:rsid w:val="004344F3"/>
    <w:rsid w:val="00443EF4"/>
    <w:rsid w:val="00466C06"/>
    <w:rsid w:val="00474C6B"/>
    <w:rsid w:val="004A15AC"/>
    <w:rsid w:val="004A4A6A"/>
    <w:rsid w:val="004F4594"/>
    <w:rsid w:val="00540C60"/>
    <w:rsid w:val="00541A7B"/>
    <w:rsid w:val="005752A7"/>
    <w:rsid w:val="00591BE3"/>
    <w:rsid w:val="005A260A"/>
    <w:rsid w:val="005A7D18"/>
    <w:rsid w:val="005B5318"/>
    <w:rsid w:val="005D5297"/>
    <w:rsid w:val="005D7037"/>
    <w:rsid w:val="00605735"/>
    <w:rsid w:val="006072D3"/>
    <w:rsid w:val="00616508"/>
    <w:rsid w:val="0061771F"/>
    <w:rsid w:val="006317B1"/>
    <w:rsid w:val="0063295E"/>
    <w:rsid w:val="00633A7F"/>
    <w:rsid w:val="006849A9"/>
    <w:rsid w:val="006854CD"/>
    <w:rsid w:val="006B2801"/>
    <w:rsid w:val="006D5371"/>
    <w:rsid w:val="006E58A3"/>
    <w:rsid w:val="006F0623"/>
    <w:rsid w:val="006F3F05"/>
    <w:rsid w:val="00702B7D"/>
    <w:rsid w:val="00705B1B"/>
    <w:rsid w:val="0070778E"/>
    <w:rsid w:val="00715221"/>
    <w:rsid w:val="00715562"/>
    <w:rsid w:val="00715A54"/>
    <w:rsid w:val="00717E5B"/>
    <w:rsid w:val="00733E76"/>
    <w:rsid w:val="00752FED"/>
    <w:rsid w:val="00754404"/>
    <w:rsid w:val="0076022E"/>
    <w:rsid w:val="00763DEC"/>
    <w:rsid w:val="00764B56"/>
    <w:rsid w:val="00771711"/>
    <w:rsid w:val="0077464B"/>
    <w:rsid w:val="00774876"/>
    <w:rsid w:val="00784DD9"/>
    <w:rsid w:val="007914D8"/>
    <w:rsid w:val="007941CC"/>
    <w:rsid w:val="007A2569"/>
    <w:rsid w:val="007A5017"/>
    <w:rsid w:val="007A62D5"/>
    <w:rsid w:val="007C2630"/>
    <w:rsid w:val="007C393B"/>
    <w:rsid w:val="007D4E50"/>
    <w:rsid w:val="007E3508"/>
    <w:rsid w:val="007F0961"/>
    <w:rsid w:val="007F5091"/>
    <w:rsid w:val="008051FA"/>
    <w:rsid w:val="0081063B"/>
    <w:rsid w:val="00833874"/>
    <w:rsid w:val="0084047A"/>
    <w:rsid w:val="00846345"/>
    <w:rsid w:val="008520A3"/>
    <w:rsid w:val="00866A80"/>
    <w:rsid w:val="00882517"/>
    <w:rsid w:val="00884C4C"/>
    <w:rsid w:val="00890508"/>
    <w:rsid w:val="00892338"/>
    <w:rsid w:val="00892D90"/>
    <w:rsid w:val="008B3F66"/>
    <w:rsid w:val="008B4331"/>
    <w:rsid w:val="008B590A"/>
    <w:rsid w:val="008C0461"/>
    <w:rsid w:val="008C0A84"/>
    <w:rsid w:val="009142A0"/>
    <w:rsid w:val="00931AFD"/>
    <w:rsid w:val="00931BAA"/>
    <w:rsid w:val="009410C7"/>
    <w:rsid w:val="00945D24"/>
    <w:rsid w:val="00945EB9"/>
    <w:rsid w:val="00957D88"/>
    <w:rsid w:val="00962600"/>
    <w:rsid w:val="00971EF8"/>
    <w:rsid w:val="00980F54"/>
    <w:rsid w:val="00983B16"/>
    <w:rsid w:val="009852D0"/>
    <w:rsid w:val="009855A1"/>
    <w:rsid w:val="0098668C"/>
    <w:rsid w:val="009C0BF6"/>
    <w:rsid w:val="009C54CE"/>
    <w:rsid w:val="009C5706"/>
    <w:rsid w:val="009D0A31"/>
    <w:rsid w:val="009F60EB"/>
    <w:rsid w:val="00A05D28"/>
    <w:rsid w:val="00A222A0"/>
    <w:rsid w:val="00A322FC"/>
    <w:rsid w:val="00A36D79"/>
    <w:rsid w:val="00A41236"/>
    <w:rsid w:val="00A46530"/>
    <w:rsid w:val="00A46ADB"/>
    <w:rsid w:val="00A570F9"/>
    <w:rsid w:val="00AA5421"/>
    <w:rsid w:val="00AC2686"/>
    <w:rsid w:val="00AC51C7"/>
    <w:rsid w:val="00AD2886"/>
    <w:rsid w:val="00AD3711"/>
    <w:rsid w:val="00AD3726"/>
    <w:rsid w:val="00AE6975"/>
    <w:rsid w:val="00AF5FA9"/>
    <w:rsid w:val="00B00582"/>
    <w:rsid w:val="00B17140"/>
    <w:rsid w:val="00B2258F"/>
    <w:rsid w:val="00B422A9"/>
    <w:rsid w:val="00B431CB"/>
    <w:rsid w:val="00B462EB"/>
    <w:rsid w:val="00B500AB"/>
    <w:rsid w:val="00B5082E"/>
    <w:rsid w:val="00B5477B"/>
    <w:rsid w:val="00B54C8D"/>
    <w:rsid w:val="00B56E04"/>
    <w:rsid w:val="00B605DA"/>
    <w:rsid w:val="00B61F95"/>
    <w:rsid w:val="00B95DFE"/>
    <w:rsid w:val="00B9604F"/>
    <w:rsid w:val="00BB377A"/>
    <w:rsid w:val="00BC3C04"/>
    <w:rsid w:val="00BD4C34"/>
    <w:rsid w:val="00BE4E2B"/>
    <w:rsid w:val="00BE53C2"/>
    <w:rsid w:val="00BF1A25"/>
    <w:rsid w:val="00C00E76"/>
    <w:rsid w:val="00C05699"/>
    <w:rsid w:val="00C21C6D"/>
    <w:rsid w:val="00C22130"/>
    <w:rsid w:val="00C25A08"/>
    <w:rsid w:val="00C30217"/>
    <w:rsid w:val="00C316CB"/>
    <w:rsid w:val="00C36C37"/>
    <w:rsid w:val="00C448A9"/>
    <w:rsid w:val="00C626E5"/>
    <w:rsid w:val="00C648A4"/>
    <w:rsid w:val="00C856C7"/>
    <w:rsid w:val="00C87ADB"/>
    <w:rsid w:val="00C960A0"/>
    <w:rsid w:val="00CA2C33"/>
    <w:rsid w:val="00CB5617"/>
    <w:rsid w:val="00CC4AEE"/>
    <w:rsid w:val="00CE6FAE"/>
    <w:rsid w:val="00CE7460"/>
    <w:rsid w:val="00CF3984"/>
    <w:rsid w:val="00D16E13"/>
    <w:rsid w:val="00D26C41"/>
    <w:rsid w:val="00D37B7F"/>
    <w:rsid w:val="00D63DC2"/>
    <w:rsid w:val="00D807FE"/>
    <w:rsid w:val="00D92AE4"/>
    <w:rsid w:val="00D9799C"/>
    <w:rsid w:val="00DC2598"/>
    <w:rsid w:val="00DD3AC2"/>
    <w:rsid w:val="00DE7784"/>
    <w:rsid w:val="00DE785C"/>
    <w:rsid w:val="00E02DD8"/>
    <w:rsid w:val="00E219E1"/>
    <w:rsid w:val="00E26055"/>
    <w:rsid w:val="00E26410"/>
    <w:rsid w:val="00E30968"/>
    <w:rsid w:val="00E4613C"/>
    <w:rsid w:val="00E67772"/>
    <w:rsid w:val="00E80B8F"/>
    <w:rsid w:val="00E9154E"/>
    <w:rsid w:val="00E954C4"/>
    <w:rsid w:val="00EC3664"/>
    <w:rsid w:val="00EF12BD"/>
    <w:rsid w:val="00F1212F"/>
    <w:rsid w:val="00F162D7"/>
    <w:rsid w:val="00F413DB"/>
    <w:rsid w:val="00F43FF7"/>
    <w:rsid w:val="00F47295"/>
    <w:rsid w:val="00F5206B"/>
    <w:rsid w:val="00F56060"/>
    <w:rsid w:val="00F61DE5"/>
    <w:rsid w:val="00F66130"/>
    <w:rsid w:val="00F6648E"/>
    <w:rsid w:val="00F77F1F"/>
    <w:rsid w:val="00F85389"/>
    <w:rsid w:val="00FC28C3"/>
    <w:rsid w:val="00FC4DF4"/>
    <w:rsid w:val="00FE31DF"/>
    <w:rsid w:val="00FE5239"/>
    <w:rsid w:val="00FF41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5D6CD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DFE"/>
    <w:pPr>
      <w:spacing w:line="480" w:lineRule="auto"/>
      <w:ind w:firstLine="720"/>
    </w:pPr>
    <w:rPr>
      <w:sz w:val="24"/>
    </w:rPr>
  </w:style>
  <w:style w:type="paragraph" w:styleId="Heading1">
    <w:name w:val="heading 1"/>
    <w:aliases w:val="1. Chapter Title"/>
    <w:next w:val="Heading2"/>
    <w:link w:val="Heading1Char"/>
    <w:autoRedefine/>
    <w:uiPriority w:val="9"/>
    <w:qFormat/>
    <w:rsid w:val="00DE7784"/>
    <w:pPr>
      <w:keepNext/>
      <w:numPr>
        <w:numId w:val="7"/>
      </w:numPr>
      <w:spacing w:before="480" w:after="480"/>
      <w:jc w:val="center"/>
      <w:outlineLvl w:val="0"/>
    </w:pPr>
    <w:rPr>
      <w:b/>
      <w:sz w:val="24"/>
    </w:rPr>
  </w:style>
  <w:style w:type="paragraph" w:styleId="Heading2">
    <w:name w:val="heading 2"/>
    <w:aliases w:val="2. Subheading"/>
    <w:next w:val="Normal"/>
    <w:link w:val="Heading2Char"/>
    <w:qFormat/>
    <w:rsid w:val="00E9154E"/>
    <w:pPr>
      <w:keepNext/>
      <w:spacing w:before="360" w:after="240"/>
      <w:outlineLvl w:val="1"/>
    </w:pPr>
    <w:rPr>
      <w:b/>
      <w:bCs/>
      <w:sz w:val="24"/>
    </w:rPr>
  </w:style>
  <w:style w:type="paragraph" w:styleId="Heading3">
    <w:name w:val="heading 3"/>
    <w:aliases w:val="3. Sub-subheading"/>
    <w:next w:val="Normal"/>
    <w:qFormat/>
    <w:rsid w:val="00334136"/>
    <w:pPr>
      <w:keepNext/>
      <w:spacing w:line="480" w:lineRule="auto"/>
      <w:ind w:left="720"/>
      <w:outlineLvl w:val="2"/>
    </w:pPr>
    <w:rPr>
      <w:b/>
      <w:i/>
      <w:sz w:val="24"/>
    </w:rPr>
  </w:style>
  <w:style w:type="paragraph" w:styleId="Heading4">
    <w:name w:val="heading 4"/>
    <w:aliases w:val="4. Sub-sub-subheading"/>
    <w:basedOn w:val="Normal"/>
    <w:next w:val="Normal"/>
    <w:qFormat/>
    <w:rsid w:val="004344F3"/>
    <w:pPr>
      <w:keepNext/>
      <w:ind w:left="1440" w:firstLine="0"/>
      <w:outlineLvl w:val="3"/>
    </w:pPr>
    <w:rPr>
      <w:u w:val="single"/>
    </w:rPr>
  </w:style>
  <w:style w:type="paragraph" w:styleId="Heading5">
    <w:name w:val="heading 5"/>
    <w:basedOn w:val="Normal"/>
    <w:next w:val="Normal"/>
    <w:rsid w:val="00591BE3"/>
    <w:pPr>
      <w:keepNext/>
      <w:jc w:val="center"/>
      <w:outlineLvl w:val="4"/>
    </w:pPr>
  </w:style>
  <w:style w:type="paragraph" w:styleId="Heading6">
    <w:name w:val="heading 6"/>
    <w:basedOn w:val="Normal"/>
    <w:next w:val="Normal"/>
    <w:rsid w:val="00591BE3"/>
    <w:pPr>
      <w:keepNext/>
      <w:jc w:val="center"/>
      <w:outlineLvl w:val="5"/>
    </w:pPr>
    <w:rPr>
      <w:b/>
      <w:sz w:val="36"/>
    </w:rPr>
  </w:style>
  <w:style w:type="paragraph" w:styleId="Heading7">
    <w:name w:val="heading 7"/>
    <w:basedOn w:val="Normal"/>
    <w:next w:val="Normal"/>
    <w:rsid w:val="00591BE3"/>
    <w:pPr>
      <w:keepNext/>
      <w:jc w:val="center"/>
      <w:outlineLvl w:val="6"/>
    </w:pPr>
    <w:rPr>
      <w:b/>
      <w:bCs/>
      <w:i/>
      <w:iCs/>
      <w:u w:val="single"/>
    </w:rPr>
  </w:style>
  <w:style w:type="paragraph" w:styleId="Heading8">
    <w:name w:val="heading 8"/>
    <w:basedOn w:val="Normal"/>
    <w:next w:val="Normal"/>
    <w:rsid w:val="00591BE3"/>
    <w:pPr>
      <w:keepNext/>
      <w:outlineLvl w:val="7"/>
    </w:pPr>
    <w:rPr>
      <w:b/>
      <w:bCs/>
    </w:rPr>
  </w:style>
  <w:style w:type="paragraph" w:styleId="Heading9">
    <w:name w:val="heading 9"/>
    <w:basedOn w:val="Normal"/>
    <w:next w:val="Normal"/>
    <w:rsid w:val="00591BE3"/>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91BE3"/>
    <w:rPr>
      <w:color w:val="0000FF"/>
      <w:u w:val="single"/>
    </w:rPr>
  </w:style>
  <w:style w:type="character" w:styleId="FollowedHyperlink">
    <w:name w:val="FollowedHyperlink"/>
    <w:basedOn w:val="DefaultParagraphFont"/>
    <w:rsid w:val="00591BE3"/>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591BE3"/>
  </w:style>
  <w:style w:type="paragraph" w:styleId="BlockText">
    <w:name w:val="Block Text"/>
    <w:basedOn w:val="Normal"/>
    <w:rsid w:val="00591BE3"/>
    <w:pPr>
      <w:spacing w:line="240" w:lineRule="auto"/>
      <w:ind w:left="720" w:right="720"/>
      <w:jc w:val="both"/>
    </w:pPr>
  </w:style>
  <w:style w:type="paragraph" w:styleId="BodyTextIndent">
    <w:name w:val="Body Text Indent"/>
    <w:basedOn w:val="Normal"/>
    <w:rsid w:val="00591BE3"/>
    <w:pPr>
      <w:spacing w:line="240" w:lineRule="auto"/>
      <w:ind w:left="720" w:hanging="720"/>
    </w:pPr>
  </w:style>
  <w:style w:type="paragraph" w:styleId="TableofFigures">
    <w:name w:val="table of figures"/>
    <w:basedOn w:val="Normal"/>
    <w:next w:val="Normal"/>
    <w:uiPriority w:val="99"/>
    <w:rsid w:val="00334136"/>
    <w:pPr>
      <w:ind w:left="432" w:hanging="432"/>
    </w:pPr>
  </w:style>
  <w:style w:type="paragraph" w:styleId="DocumentMap">
    <w:name w:val="Document Map"/>
    <w:basedOn w:val="Normal"/>
    <w:semiHidden/>
    <w:rsid w:val="00591BE3"/>
    <w:pPr>
      <w:shd w:val="clear" w:color="auto" w:fill="000080"/>
    </w:pPr>
    <w:rPr>
      <w:rFonts w:ascii="Tahoma" w:hAnsi="Tahoma"/>
    </w:rPr>
  </w:style>
  <w:style w:type="paragraph" w:styleId="TOC1">
    <w:name w:val="toc 1"/>
    <w:basedOn w:val="Normal"/>
    <w:next w:val="Normal"/>
    <w:uiPriority w:val="39"/>
    <w:rsid w:val="0098668C"/>
    <w:pPr>
      <w:tabs>
        <w:tab w:val="left" w:pos="450"/>
        <w:tab w:val="right" w:leader="dot" w:pos="8640"/>
      </w:tabs>
      <w:spacing w:before="240" w:after="240" w:line="240" w:lineRule="auto"/>
      <w:ind w:firstLine="0"/>
    </w:pPr>
    <w:rPr>
      <w:bCs/>
      <w:noProof/>
      <w:szCs w:val="24"/>
    </w:rPr>
  </w:style>
  <w:style w:type="paragraph" w:styleId="TOC2">
    <w:name w:val="toc 2"/>
    <w:basedOn w:val="Normal"/>
    <w:next w:val="Normal"/>
    <w:uiPriority w:val="39"/>
    <w:rsid w:val="0098668C"/>
    <w:pPr>
      <w:tabs>
        <w:tab w:val="right" w:leader="dot" w:pos="8640"/>
      </w:tabs>
      <w:spacing w:line="240" w:lineRule="auto"/>
      <w:ind w:left="576" w:hanging="288"/>
    </w:pPr>
    <w:rPr>
      <w:noProof/>
      <w:szCs w:val="24"/>
    </w:rPr>
  </w:style>
  <w:style w:type="paragraph" w:styleId="TOC3">
    <w:name w:val="toc 3"/>
    <w:basedOn w:val="Normal"/>
    <w:next w:val="Normal"/>
    <w:autoRedefine/>
    <w:uiPriority w:val="39"/>
    <w:rsid w:val="0098668C"/>
    <w:pPr>
      <w:spacing w:line="240" w:lineRule="auto"/>
      <w:ind w:left="1152" w:hanging="576"/>
    </w:pPr>
    <w:rPr>
      <w:i/>
      <w:iCs/>
      <w:szCs w:val="24"/>
    </w:rPr>
  </w:style>
  <w:style w:type="paragraph" w:styleId="TOC4">
    <w:name w:val="toc 4"/>
    <w:basedOn w:val="Normal"/>
    <w:next w:val="Normal"/>
    <w:autoRedefine/>
    <w:semiHidden/>
    <w:rsid w:val="0098668C"/>
    <w:pPr>
      <w:spacing w:line="240" w:lineRule="auto"/>
      <w:ind w:left="1728" w:hanging="864"/>
    </w:pPr>
    <w:rPr>
      <w:szCs w:val="21"/>
    </w:rPr>
  </w:style>
  <w:style w:type="paragraph" w:styleId="TOC5">
    <w:name w:val="toc 5"/>
    <w:basedOn w:val="Normal"/>
    <w:next w:val="Normal"/>
    <w:autoRedefine/>
    <w:semiHidden/>
    <w:rsid w:val="0098668C"/>
    <w:pPr>
      <w:spacing w:line="240" w:lineRule="auto"/>
      <w:ind w:left="2304" w:hanging="1152"/>
    </w:pPr>
    <w:rPr>
      <w:szCs w:val="21"/>
    </w:rPr>
  </w:style>
  <w:style w:type="paragraph" w:styleId="TOC6">
    <w:name w:val="toc 6"/>
    <w:basedOn w:val="Normal"/>
    <w:next w:val="Normal"/>
    <w:autoRedefine/>
    <w:semiHidden/>
    <w:rsid w:val="00591BE3"/>
    <w:pPr>
      <w:ind w:left="1000"/>
    </w:pPr>
    <w:rPr>
      <w:szCs w:val="21"/>
    </w:rPr>
  </w:style>
  <w:style w:type="paragraph" w:styleId="TOC7">
    <w:name w:val="toc 7"/>
    <w:basedOn w:val="Normal"/>
    <w:next w:val="Normal"/>
    <w:autoRedefine/>
    <w:semiHidden/>
    <w:rsid w:val="00591BE3"/>
    <w:pPr>
      <w:ind w:left="1200"/>
    </w:pPr>
    <w:rPr>
      <w:szCs w:val="21"/>
    </w:rPr>
  </w:style>
  <w:style w:type="paragraph" w:styleId="TOC8">
    <w:name w:val="toc 8"/>
    <w:basedOn w:val="Normal"/>
    <w:next w:val="Normal"/>
    <w:autoRedefine/>
    <w:semiHidden/>
    <w:rsid w:val="00591BE3"/>
    <w:pPr>
      <w:ind w:left="1400"/>
    </w:pPr>
    <w:rPr>
      <w:szCs w:val="21"/>
    </w:rPr>
  </w:style>
  <w:style w:type="paragraph" w:styleId="TOC9">
    <w:name w:val="toc 9"/>
    <w:basedOn w:val="Normal"/>
    <w:next w:val="Normal"/>
    <w:autoRedefine/>
    <w:semiHidden/>
    <w:rsid w:val="00591BE3"/>
    <w:pPr>
      <w:ind w:left="1600"/>
    </w:pPr>
    <w:rPr>
      <w:szCs w:val="21"/>
    </w:rPr>
  </w:style>
  <w:style w:type="paragraph" w:styleId="BodyText">
    <w:name w:val="Body Text"/>
    <w:basedOn w:val="Normal"/>
    <w:rsid w:val="00591BE3"/>
  </w:style>
  <w:style w:type="paragraph" w:styleId="Caption">
    <w:name w:val="caption"/>
    <w:basedOn w:val="Normal"/>
    <w:next w:val="Normal"/>
    <w:qFormat/>
    <w:rsid w:val="00541A7B"/>
    <w:pPr>
      <w:keepNext/>
      <w:keepLines/>
      <w:spacing w:before="120" w:after="120" w:line="240" w:lineRule="auto"/>
      <w:ind w:firstLine="0"/>
      <w:jc w:val="center"/>
    </w:pPr>
    <w:rPr>
      <w:b/>
      <w:sz w:val="20"/>
    </w:rPr>
  </w:style>
  <w:style w:type="paragraph" w:styleId="BodyTextIndent2">
    <w:name w:val="Body Text Indent 2"/>
    <w:basedOn w:val="Normal"/>
    <w:rsid w:val="00591BE3"/>
  </w:style>
  <w:style w:type="paragraph" w:styleId="BodyText2">
    <w:name w:val="Body Text 2"/>
    <w:basedOn w:val="Normal"/>
    <w:rsid w:val="00591BE3"/>
    <w:pPr>
      <w:ind w:left="1440" w:hanging="360"/>
    </w:pPr>
  </w:style>
  <w:style w:type="paragraph" w:styleId="BodyTextIndent3">
    <w:name w:val="Body Text Indent 3"/>
    <w:basedOn w:val="Normal"/>
    <w:rsid w:val="00591BE3"/>
    <w:pPr>
      <w:ind w:right="720"/>
    </w:pPr>
  </w:style>
  <w:style w:type="paragraph" w:styleId="BodyText3">
    <w:name w:val="Body Text 3"/>
    <w:basedOn w:val="Normal"/>
    <w:rsid w:val="00591BE3"/>
    <w:pPr>
      <w:spacing w:line="240" w:lineRule="auto"/>
    </w:pPr>
    <w:rPr>
      <w:b/>
    </w:rPr>
  </w:style>
  <w:style w:type="paragraph" w:styleId="Title">
    <w:name w:val="Title"/>
    <w:aliases w:val="0. Report Title"/>
    <w:link w:val="TitleChar"/>
    <w:qFormat/>
    <w:rsid w:val="00466C06"/>
    <w:pPr>
      <w:jc w:val="center"/>
    </w:pPr>
    <w:rPr>
      <w:sz w:val="24"/>
    </w:rPr>
  </w:style>
  <w:style w:type="paragraph" w:styleId="NormalWeb">
    <w:name w:val="Normal (Web)"/>
    <w:basedOn w:val="Normal"/>
    <w:uiPriority w:val="99"/>
    <w:rsid w:val="00591BE3"/>
    <w:pPr>
      <w:spacing w:before="100" w:beforeAutospacing="1" w:after="100" w:afterAutospacing="1"/>
    </w:pPr>
    <w:rPr>
      <w:color w:val="000000"/>
      <w:szCs w:val="24"/>
    </w:rPr>
  </w:style>
  <w:style w:type="paragraph" w:styleId="Header">
    <w:name w:val="header"/>
    <w:basedOn w:val="Normal"/>
    <w:link w:val="HeaderChar"/>
    <w:uiPriority w:val="99"/>
    <w:rsid w:val="00591BE3"/>
    <w:pPr>
      <w:tabs>
        <w:tab w:val="center" w:pos="4320"/>
        <w:tab w:val="right" w:pos="8640"/>
      </w:tabs>
    </w:pPr>
  </w:style>
  <w:style w:type="paragraph" w:styleId="HTMLPreformatted">
    <w:name w:val="HTML Preformatted"/>
    <w:basedOn w:val="Normal"/>
    <w:rsid w:val="00591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591BE3"/>
    <w:pPr>
      <w:jc w:val="left"/>
      <w:outlineLvl w:val="9"/>
    </w:pPr>
    <w:rPr>
      <w:sz w:val="20"/>
    </w:rPr>
  </w:style>
  <w:style w:type="paragraph" w:customStyle="1" w:styleId="Answer">
    <w:name w:val="Answer"/>
    <w:basedOn w:val="Normal"/>
    <w:rsid w:val="00591BE3"/>
    <w:pPr>
      <w:spacing w:after="480" w:line="360" w:lineRule="auto"/>
      <w:ind w:left="1440" w:firstLine="360"/>
    </w:pPr>
    <w:rPr>
      <w:szCs w:val="24"/>
    </w:rPr>
  </w:style>
  <w:style w:type="paragraph" w:customStyle="1" w:styleId="FigureText">
    <w:name w:val="Figure Text"/>
    <w:basedOn w:val="BodyText"/>
    <w:rsid w:val="00591BE3"/>
    <w:pPr>
      <w:spacing w:line="360" w:lineRule="auto"/>
      <w:ind w:firstLine="0"/>
    </w:pPr>
    <w:rPr>
      <w:sz w:val="20"/>
    </w:rPr>
  </w:style>
  <w:style w:type="paragraph" w:customStyle="1" w:styleId="Title2">
    <w:name w:val="Title 2"/>
    <w:basedOn w:val="Title"/>
    <w:rsid w:val="00591BE3"/>
    <w:pPr>
      <w:spacing w:line="480" w:lineRule="auto"/>
    </w:pPr>
    <w:rPr>
      <w:bCs/>
    </w:rPr>
  </w:style>
  <w:style w:type="paragraph" w:styleId="Bibliography">
    <w:name w:val="Bibliography"/>
    <w:basedOn w:val="Normal"/>
    <w:rsid w:val="00591BE3"/>
    <w:pPr>
      <w:spacing w:after="360" w:line="240" w:lineRule="auto"/>
      <w:ind w:left="360" w:hanging="360"/>
    </w:pPr>
  </w:style>
  <w:style w:type="paragraph" w:customStyle="1" w:styleId="QuestionGT">
    <w:name w:val="Question GT"/>
    <w:basedOn w:val="BodyText"/>
    <w:next w:val="BodyText"/>
    <w:rsid w:val="00591BE3"/>
    <w:pPr>
      <w:keepNext/>
      <w:keepLines/>
      <w:spacing w:after="480" w:line="240" w:lineRule="auto"/>
      <w:ind w:firstLine="0"/>
    </w:pPr>
  </w:style>
  <w:style w:type="paragraph" w:customStyle="1" w:styleId="QuestionSubQ">
    <w:name w:val="Question SubQ"/>
    <w:basedOn w:val="BodyText"/>
    <w:rsid w:val="00591BE3"/>
    <w:pPr>
      <w:keepNext/>
      <w:keepLines/>
      <w:spacing w:after="480" w:line="240" w:lineRule="auto"/>
      <w:ind w:left="720" w:firstLine="0"/>
    </w:pPr>
  </w:style>
  <w:style w:type="paragraph" w:styleId="z-TopofForm">
    <w:name w:val="HTML Top of Form"/>
    <w:basedOn w:val="Normal"/>
    <w:next w:val="Normal"/>
    <w:hidden/>
    <w:rsid w:val="00591BE3"/>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rsid w:val="00591BE3"/>
    <w:rPr>
      <w:b/>
      <w:bCs/>
    </w:rPr>
  </w:style>
  <w:style w:type="character" w:customStyle="1" w:styleId="text1">
    <w:name w:val="text1"/>
    <w:basedOn w:val="DefaultParagraphFont"/>
    <w:rsid w:val="00591BE3"/>
    <w:rPr>
      <w:rFonts w:ascii="Verdana" w:hAnsi="Verdana" w:hint="default"/>
      <w:color w:val="000000"/>
      <w:sz w:val="18"/>
      <w:szCs w:val="18"/>
    </w:rPr>
  </w:style>
  <w:style w:type="paragraph" w:styleId="List">
    <w:name w:val="List"/>
    <w:basedOn w:val="BodyText"/>
    <w:rsid w:val="00591BE3"/>
    <w:pPr>
      <w:spacing w:after="240" w:line="360" w:lineRule="auto"/>
      <w:ind w:left="720" w:firstLine="0"/>
    </w:pPr>
  </w:style>
  <w:style w:type="paragraph" w:customStyle="1" w:styleId="Bulletnum">
    <w:name w:val="Bulletnum"/>
    <w:basedOn w:val="Normal"/>
    <w:rsid w:val="00591BE3"/>
    <w:pPr>
      <w:numPr>
        <w:numId w:val="3"/>
      </w:numPr>
    </w:pPr>
    <w:rPr>
      <w:rFonts w:ascii="Book Antiqua" w:hAnsi="Book Antiqua"/>
    </w:rPr>
  </w:style>
  <w:style w:type="paragraph" w:styleId="Date">
    <w:name w:val="Date"/>
    <w:basedOn w:val="Normal"/>
    <w:rsid w:val="00591BE3"/>
    <w:pPr>
      <w:spacing w:line="240" w:lineRule="auto"/>
    </w:pPr>
    <w:rPr>
      <w:sz w:val="20"/>
    </w:rPr>
  </w:style>
  <w:style w:type="paragraph" w:customStyle="1" w:styleId="NormalDbl">
    <w:name w:val="Normal Dbl"/>
    <w:basedOn w:val="Normal"/>
    <w:rsid w:val="00591BE3"/>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paragraph" w:customStyle="1" w:styleId="AbstractOtherHeading">
    <w:name w:val="Abstract &amp; Other Heading"/>
    <w:basedOn w:val="Heading1"/>
    <w:link w:val="AbstractOtherHeadingChar"/>
    <w:qFormat/>
    <w:rsid w:val="000A1DAA"/>
    <w:pPr>
      <w:spacing w:before="0" w:after="0" w:line="480" w:lineRule="auto"/>
    </w:pPr>
  </w:style>
  <w:style w:type="paragraph" w:customStyle="1" w:styleId="Unformatted">
    <w:name w:val="Unformatted"/>
    <w:link w:val="UnformattedChar"/>
    <w:qFormat/>
    <w:rsid w:val="00B95DFE"/>
    <w:rPr>
      <w:sz w:val="24"/>
    </w:rPr>
  </w:style>
  <w:style w:type="character" w:customStyle="1" w:styleId="Heading1Char">
    <w:name w:val="Heading 1 Char"/>
    <w:aliases w:val="1. Chapter Title Char"/>
    <w:basedOn w:val="DefaultParagraphFont"/>
    <w:link w:val="Heading1"/>
    <w:uiPriority w:val="9"/>
    <w:rsid w:val="00DE7784"/>
    <w:rPr>
      <w:b/>
      <w:sz w:val="24"/>
    </w:rPr>
  </w:style>
  <w:style w:type="character" w:customStyle="1" w:styleId="AbstractOtherHeadingChar">
    <w:name w:val="Abstract &amp; Other Heading Char"/>
    <w:basedOn w:val="Heading1Char"/>
    <w:link w:val="AbstractOtherHeading"/>
    <w:rsid w:val="000A1DAA"/>
    <w:rPr>
      <w:b/>
      <w:sz w:val="24"/>
    </w:rPr>
  </w:style>
  <w:style w:type="character" w:customStyle="1" w:styleId="Heading2Char">
    <w:name w:val="Heading 2 Char"/>
    <w:aliases w:val="2. Subheading Char"/>
    <w:basedOn w:val="DefaultParagraphFont"/>
    <w:link w:val="Heading2"/>
    <w:rsid w:val="00286D82"/>
    <w:rPr>
      <w:b/>
      <w:bCs/>
      <w:sz w:val="24"/>
    </w:rPr>
  </w:style>
  <w:style w:type="character" w:customStyle="1" w:styleId="UnformattedChar">
    <w:name w:val="Unformatted Char"/>
    <w:basedOn w:val="DefaultParagraphFont"/>
    <w:link w:val="Unformatted"/>
    <w:rsid w:val="00B95DFE"/>
    <w:rPr>
      <w:sz w:val="24"/>
    </w:rPr>
  </w:style>
  <w:style w:type="character" w:styleId="PlaceholderText">
    <w:name w:val="Placeholder Text"/>
    <w:basedOn w:val="DefaultParagraphFont"/>
    <w:uiPriority w:val="99"/>
    <w:semiHidden/>
    <w:rsid w:val="00A322FC"/>
    <w:rPr>
      <w:color w:val="808080"/>
    </w:rPr>
  </w:style>
  <w:style w:type="paragraph" w:customStyle="1" w:styleId="TableFigureText">
    <w:name w:val="Table/Figure Text"/>
    <w:link w:val="TableFigureTextChar"/>
    <w:qFormat/>
    <w:rsid w:val="00541A7B"/>
    <w:rPr>
      <w:sz w:val="24"/>
      <w:szCs w:val="24"/>
    </w:rPr>
  </w:style>
  <w:style w:type="character" w:customStyle="1" w:styleId="TableFigureTextChar">
    <w:name w:val="Table/Figure Text Char"/>
    <w:basedOn w:val="DefaultParagraphFont"/>
    <w:link w:val="TableFigureText"/>
    <w:rsid w:val="00541A7B"/>
    <w:rPr>
      <w:sz w:val="24"/>
      <w:szCs w:val="24"/>
    </w:rPr>
  </w:style>
  <w:style w:type="table" w:styleId="TableGrid">
    <w:name w:val="Table Grid"/>
    <w:basedOn w:val="TableNormal"/>
    <w:uiPriority w:val="59"/>
    <w:rsid w:val="00705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next w:val="Normal"/>
    <w:link w:val="QuoteChar"/>
    <w:uiPriority w:val="29"/>
    <w:qFormat/>
    <w:rsid w:val="007F5091"/>
    <w:pPr>
      <w:spacing w:after="240"/>
      <w:ind w:left="720"/>
    </w:pPr>
    <w:rPr>
      <w:iCs/>
      <w:color w:val="000000" w:themeColor="text1"/>
      <w:sz w:val="24"/>
      <w:szCs w:val="24"/>
    </w:rPr>
  </w:style>
  <w:style w:type="character" w:customStyle="1" w:styleId="QuoteChar">
    <w:name w:val="Quote Char"/>
    <w:basedOn w:val="DefaultParagraphFont"/>
    <w:link w:val="Quote"/>
    <w:uiPriority w:val="29"/>
    <w:rsid w:val="007F5091"/>
    <w:rPr>
      <w:iCs/>
      <w:color w:val="000000" w:themeColor="text1"/>
      <w:sz w:val="24"/>
      <w:szCs w:val="24"/>
    </w:rPr>
  </w:style>
  <w:style w:type="character" w:styleId="BookTitle">
    <w:name w:val="Book Title"/>
    <w:uiPriority w:val="33"/>
    <w:qFormat/>
    <w:rsid w:val="007F5091"/>
    <w:rPr>
      <w:i/>
    </w:rPr>
  </w:style>
  <w:style w:type="paragraph" w:styleId="ListParagraph">
    <w:name w:val="List Paragraph"/>
    <w:uiPriority w:val="34"/>
    <w:qFormat/>
    <w:rsid w:val="007F5091"/>
    <w:pPr>
      <w:numPr>
        <w:numId w:val="4"/>
      </w:numPr>
      <w:tabs>
        <w:tab w:val="clear" w:pos="720"/>
      </w:tabs>
      <w:spacing w:before="100" w:beforeAutospacing="1" w:after="240"/>
      <w:ind w:left="1080"/>
    </w:pPr>
    <w:rPr>
      <w:iCs/>
      <w:sz w:val="24"/>
      <w:szCs w:val="24"/>
    </w:rPr>
  </w:style>
  <w:style w:type="character" w:customStyle="1" w:styleId="TitleChar">
    <w:name w:val="Title Char"/>
    <w:aliases w:val="0. Report Title Char"/>
    <w:basedOn w:val="DefaultParagraphFont"/>
    <w:link w:val="Title"/>
    <w:rsid w:val="00C648A4"/>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95DFE"/>
    <w:pPr>
      <w:spacing w:line="480" w:lineRule="auto"/>
      <w:ind w:firstLine="720"/>
    </w:pPr>
    <w:rPr>
      <w:sz w:val="24"/>
    </w:rPr>
  </w:style>
  <w:style w:type="paragraph" w:styleId="Heading1">
    <w:name w:val="heading 1"/>
    <w:aliases w:val="1. Chapter Title"/>
    <w:next w:val="Heading2"/>
    <w:link w:val="Heading1Char"/>
    <w:autoRedefine/>
    <w:uiPriority w:val="9"/>
    <w:qFormat/>
    <w:rsid w:val="00DE7784"/>
    <w:pPr>
      <w:keepNext/>
      <w:numPr>
        <w:numId w:val="7"/>
      </w:numPr>
      <w:spacing w:before="480" w:after="480"/>
      <w:jc w:val="center"/>
      <w:outlineLvl w:val="0"/>
    </w:pPr>
    <w:rPr>
      <w:b/>
      <w:sz w:val="24"/>
    </w:rPr>
  </w:style>
  <w:style w:type="paragraph" w:styleId="Heading2">
    <w:name w:val="heading 2"/>
    <w:aliases w:val="2. Subheading"/>
    <w:next w:val="Normal"/>
    <w:link w:val="Heading2Char"/>
    <w:qFormat/>
    <w:rsid w:val="00E9154E"/>
    <w:pPr>
      <w:keepNext/>
      <w:spacing w:before="360" w:after="240"/>
      <w:outlineLvl w:val="1"/>
    </w:pPr>
    <w:rPr>
      <w:b/>
      <w:bCs/>
      <w:sz w:val="24"/>
    </w:rPr>
  </w:style>
  <w:style w:type="paragraph" w:styleId="Heading3">
    <w:name w:val="heading 3"/>
    <w:aliases w:val="3. Sub-subheading"/>
    <w:next w:val="Normal"/>
    <w:qFormat/>
    <w:rsid w:val="00334136"/>
    <w:pPr>
      <w:keepNext/>
      <w:spacing w:line="480" w:lineRule="auto"/>
      <w:ind w:left="720"/>
      <w:outlineLvl w:val="2"/>
    </w:pPr>
    <w:rPr>
      <w:b/>
      <w:i/>
      <w:sz w:val="24"/>
    </w:rPr>
  </w:style>
  <w:style w:type="paragraph" w:styleId="Heading4">
    <w:name w:val="heading 4"/>
    <w:aliases w:val="4. Sub-sub-subheading"/>
    <w:basedOn w:val="Normal"/>
    <w:next w:val="Normal"/>
    <w:qFormat/>
    <w:rsid w:val="004344F3"/>
    <w:pPr>
      <w:keepNext/>
      <w:ind w:left="1440" w:firstLine="0"/>
      <w:outlineLvl w:val="3"/>
    </w:pPr>
    <w:rPr>
      <w:u w:val="single"/>
    </w:rPr>
  </w:style>
  <w:style w:type="paragraph" w:styleId="Heading5">
    <w:name w:val="heading 5"/>
    <w:basedOn w:val="Normal"/>
    <w:next w:val="Normal"/>
    <w:rsid w:val="00591BE3"/>
    <w:pPr>
      <w:keepNext/>
      <w:jc w:val="center"/>
      <w:outlineLvl w:val="4"/>
    </w:pPr>
  </w:style>
  <w:style w:type="paragraph" w:styleId="Heading6">
    <w:name w:val="heading 6"/>
    <w:basedOn w:val="Normal"/>
    <w:next w:val="Normal"/>
    <w:rsid w:val="00591BE3"/>
    <w:pPr>
      <w:keepNext/>
      <w:jc w:val="center"/>
      <w:outlineLvl w:val="5"/>
    </w:pPr>
    <w:rPr>
      <w:b/>
      <w:sz w:val="36"/>
    </w:rPr>
  </w:style>
  <w:style w:type="paragraph" w:styleId="Heading7">
    <w:name w:val="heading 7"/>
    <w:basedOn w:val="Normal"/>
    <w:next w:val="Normal"/>
    <w:rsid w:val="00591BE3"/>
    <w:pPr>
      <w:keepNext/>
      <w:jc w:val="center"/>
      <w:outlineLvl w:val="6"/>
    </w:pPr>
    <w:rPr>
      <w:b/>
      <w:bCs/>
      <w:i/>
      <w:iCs/>
      <w:u w:val="single"/>
    </w:rPr>
  </w:style>
  <w:style w:type="paragraph" w:styleId="Heading8">
    <w:name w:val="heading 8"/>
    <w:basedOn w:val="Normal"/>
    <w:next w:val="Normal"/>
    <w:rsid w:val="00591BE3"/>
    <w:pPr>
      <w:keepNext/>
      <w:outlineLvl w:val="7"/>
    </w:pPr>
    <w:rPr>
      <w:b/>
      <w:bCs/>
    </w:rPr>
  </w:style>
  <w:style w:type="paragraph" w:styleId="Heading9">
    <w:name w:val="heading 9"/>
    <w:basedOn w:val="Normal"/>
    <w:next w:val="Normal"/>
    <w:rsid w:val="00591BE3"/>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91BE3"/>
    <w:rPr>
      <w:color w:val="0000FF"/>
      <w:u w:val="single"/>
    </w:rPr>
  </w:style>
  <w:style w:type="character" w:styleId="FollowedHyperlink">
    <w:name w:val="FollowedHyperlink"/>
    <w:basedOn w:val="DefaultParagraphFont"/>
    <w:rsid w:val="00591BE3"/>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styleId="PageNumber">
    <w:name w:val="page number"/>
    <w:basedOn w:val="DefaultParagraphFont"/>
    <w:rsid w:val="00591BE3"/>
  </w:style>
  <w:style w:type="paragraph" w:styleId="BlockText">
    <w:name w:val="Block Text"/>
    <w:basedOn w:val="Normal"/>
    <w:rsid w:val="00591BE3"/>
    <w:pPr>
      <w:spacing w:line="240" w:lineRule="auto"/>
      <w:ind w:left="720" w:right="720"/>
      <w:jc w:val="both"/>
    </w:pPr>
  </w:style>
  <w:style w:type="paragraph" w:styleId="BodyTextIndent">
    <w:name w:val="Body Text Indent"/>
    <w:basedOn w:val="Normal"/>
    <w:rsid w:val="00591BE3"/>
    <w:pPr>
      <w:spacing w:line="240" w:lineRule="auto"/>
      <w:ind w:left="720" w:hanging="720"/>
    </w:pPr>
  </w:style>
  <w:style w:type="paragraph" w:styleId="TableofFigures">
    <w:name w:val="table of figures"/>
    <w:basedOn w:val="Normal"/>
    <w:next w:val="Normal"/>
    <w:uiPriority w:val="99"/>
    <w:rsid w:val="00334136"/>
    <w:pPr>
      <w:ind w:left="432" w:hanging="432"/>
    </w:pPr>
  </w:style>
  <w:style w:type="paragraph" w:styleId="DocumentMap">
    <w:name w:val="Document Map"/>
    <w:basedOn w:val="Normal"/>
    <w:semiHidden/>
    <w:rsid w:val="00591BE3"/>
    <w:pPr>
      <w:shd w:val="clear" w:color="auto" w:fill="000080"/>
    </w:pPr>
    <w:rPr>
      <w:rFonts w:ascii="Tahoma" w:hAnsi="Tahoma"/>
    </w:rPr>
  </w:style>
  <w:style w:type="paragraph" w:styleId="TOC1">
    <w:name w:val="toc 1"/>
    <w:basedOn w:val="Normal"/>
    <w:next w:val="Normal"/>
    <w:uiPriority w:val="39"/>
    <w:rsid w:val="0098668C"/>
    <w:pPr>
      <w:tabs>
        <w:tab w:val="left" w:pos="450"/>
        <w:tab w:val="right" w:leader="dot" w:pos="8640"/>
      </w:tabs>
      <w:spacing w:before="240" w:after="240" w:line="240" w:lineRule="auto"/>
      <w:ind w:firstLine="0"/>
    </w:pPr>
    <w:rPr>
      <w:bCs/>
      <w:noProof/>
      <w:szCs w:val="24"/>
    </w:rPr>
  </w:style>
  <w:style w:type="paragraph" w:styleId="TOC2">
    <w:name w:val="toc 2"/>
    <w:basedOn w:val="Normal"/>
    <w:next w:val="Normal"/>
    <w:uiPriority w:val="39"/>
    <w:rsid w:val="0098668C"/>
    <w:pPr>
      <w:tabs>
        <w:tab w:val="right" w:leader="dot" w:pos="8640"/>
      </w:tabs>
      <w:spacing w:line="240" w:lineRule="auto"/>
      <w:ind w:left="576" w:hanging="288"/>
    </w:pPr>
    <w:rPr>
      <w:noProof/>
      <w:szCs w:val="24"/>
    </w:rPr>
  </w:style>
  <w:style w:type="paragraph" w:styleId="TOC3">
    <w:name w:val="toc 3"/>
    <w:basedOn w:val="Normal"/>
    <w:next w:val="Normal"/>
    <w:autoRedefine/>
    <w:uiPriority w:val="39"/>
    <w:rsid w:val="0098668C"/>
    <w:pPr>
      <w:spacing w:line="240" w:lineRule="auto"/>
      <w:ind w:left="1152" w:hanging="576"/>
    </w:pPr>
    <w:rPr>
      <w:i/>
      <w:iCs/>
      <w:szCs w:val="24"/>
    </w:rPr>
  </w:style>
  <w:style w:type="paragraph" w:styleId="TOC4">
    <w:name w:val="toc 4"/>
    <w:basedOn w:val="Normal"/>
    <w:next w:val="Normal"/>
    <w:autoRedefine/>
    <w:semiHidden/>
    <w:rsid w:val="0098668C"/>
    <w:pPr>
      <w:spacing w:line="240" w:lineRule="auto"/>
      <w:ind w:left="1728" w:hanging="864"/>
    </w:pPr>
    <w:rPr>
      <w:szCs w:val="21"/>
    </w:rPr>
  </w:style>
  <w:style w:type="paragraph" w:styleId="TOC5">
    <w:name w:val="toc 5"/>
    <w:basedOn w:val="Normal"/>
    <w:next w:val="Normal"/>
    <w:autoRedefine/>
    <w:semiHidden/>
    <w:rsid w:val="0098668C"/>
    <w:pPr>
      <w:spacing w:line="240" w:lineRule="auto"/>
      <w:ind w:left="2304" w:hanging="1152"/>
    </w:pPr>
    <w:rPr>
      <w:szCs w:val="21"/>
    </w:rPr>
  </w:style>
  <w:style w:type="paragraph" w:styleId="TOC6">
    <w:name w:val="toc 6"/>
    <w:basedOn w:val="Normal"/>
    <w:next w:val="Normal"/>
    <w:autoRedefine/>
    <w:semiHidden/>
    <w:rsid w:val="00591BE3"/>
    <w:pPr>
      <w:ind w:left="1000"/>
    </w:pPr>
    <w:rPr>
      <w:szCs w:val="21"/>
    </w:rPr>
  </w:style>
  <w:style w:type="paragraph" w:styleId="TOC7">
    <w:name w:val="toc 7"/>
    <w:basedOn w:val="Normal"/>
    <w:next w:val="Normal"/>
    <w:autoRedefine/>
    <w:semiHidden/>
    <w:rsid w:val="00591BE3"/>
    <w:pPr>
      <w:ind w:left="1200"/>
    </w:pPr>
    <w:rPr>
      <w:szCs w:val="21"/>
    </w:rPr>
  </w:style>
  <w:style w:type="paragraph" w:styleId="TOC8">
    <w:name w:val="toc 8"/>
    <w:basedOn w:val="Normal"/>
    <w:next w:val="Normal"/>
    <w:autoRedefine/>
    <w:semiHidden/>
    <w:rsid w:val="00591BE3"/>
    <w:pPr>
      <w:ind w:left="1400"/>
    </w:pPr>
    <w:rPr>
      <w:szCs w:val="21"/>
    </w:rPr>
  </w:style>
  <w:style w:type="paragraph" w:styleId="TOC9">
    <w:name w:val="toc 9"/>
    <w:basedOn w:val="Normal"/>
    <w:next w:val="Normal"/>
    <w:autoRedefine/>
    <w:semiHidden/>
    <w:rsid w:val="00591BE3"/>
    <w:pPr>
      <w:ind w:left="1600"/>
    </w:pPr>
    <w:rPr>
      <w:szCs w:val="21"/>
    </w:rPr>
  </w:style>
  <w:style w:type="paragraph" w:styleId="BodyText">
    <w:name w:val="Body Text"/>
    <w:basedOn w:val="Normal"/>
    <w:rsid w:val="00591BE3"/>
  </w:style>
  <w:style w:type="paragraph" w:styleId="Caption">
    <w:name w:val="caption"/>
    <w:basedOn w:val="Normal"/>
    <w:next w:val="Normal"/>
    <w:qFormat/>
    <w:rsid w:val="00541A7B"/>
    <w:pPr>
      <w:keepNext/>
      <w:keepLines/>
      <w:spacing w:before="120" w:after="120" w:line="240" w:lineRule="auto"/>
      <w:ind w:firstLine="0"/>
      <w:jc w:val="center"/>
    </w:pPr>
    <w:rPr>
      <w:b/>
      <w:sz w:val="20"/>
    </w:rPr>
  </w:style>
  <w:style w:type="paragraph" w:styleId="BodyTextIndent2">
    <w:name w:val="Body Text Indent 2"/>
    <w:basedOn w:val="Normal"/>
    <w:rsid w:val="00591BE3"/>
  </w:style>
  <w:style w:type="paragraph" w:styleId="BodyText2">
    <w:name w:val="Body Text 2"/>
    <w:basedOn w:val="Normal"/>
    <w:rsid w:val="00591BE3"/>
    <w:pPr>
      <w:ind w:left="1440" w:hanging="360"/>
    </w:pPr>
  </w:style>
  <w:style w:type="paragraph" w:styleId="BodyTextIndent3">
    <w:name w:val="Body Text Indent 3"/>
    <w:basedOn w:val="Normal"/>
    <w:rsid w:val="00591BE3"/>
    <w:pPr>
      <w:ind w:right="720"/>
    </w:pPr>
  </w:style>
  <w:style w:type="paragraph" w:styleId="BodyText3">
    <w:name w:val="Body Text 3"/>
    <w:basedOn w:val="Normal"/>
    <w:rsid w:val="00591BE3"/>
    <w:pPr>
      <w:spacing w:line="240" w:lineRule="auto"/>
    </w:pPr>
    <w:rPr>
      <w:b/>
    </w:rPr>
  </w:style>
  <w:style w:type="paragraph" w:styleId="Title">
    <w:name w:val="Title"/>
    <w:aliases w:val="0. Report Title"/>
    <w:link w:val="TitleChar"/>
    <w:qFormat/>
    <w:rsid w:val="00466C06"/>
    <w:pPr>
      <w:jc w:val="center"/>
    </w:pPr>
    <w:rPr>
      <w:sz w:val="24"/>
    </w:rPr>
  </w:style>
  <w:style w:type="paragraph" w:styleId="NormalWeb">
    <w:name w:val="Normal (Web)"/>
    <w:basedOn w:val="Normal"/>
    <w:uiPriority w:val="99"/>
    <w:rsid w:val="00591BE3"/>
    <w:pPr>
      <w:spacing w:before="100" w:beforeAutospacing="1" w:after="100" w:afterAutospacing="1"/>
    </w:pPr>
    <w:rPr>
      <w:color w:val="000000"/>
      <w:szCs w:val="24"/>
    </w:rPr>
  </w:style>
  <w:style w:type="paragraph" w:styleId="Header">
    <w:name w:val="header"/>
    <w:basedOn w:val="Normal"/>
    <w:link w:val="HeaderChar"/>
    <w:uiPriority w:val="99"/>
    <w:rsid w:val="00591BE3"/>
    <w:pPr>
      <w:tabs>
        <w:tab w:val="center" w:pos="4320"/>
        <w:tab w:val="right" w:pos="8640"/>
      </w:tabs>
    </w:pPr>
  </w:style>
  <w:style w:type="paragraph" w:styleId="HTMLPreformatted">
    <w:name w:val="HTML Preformatted"/>
    <w:basedOn w:val="Normal"/>
    <w:rsid w:val="00591B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591BE3"/>
    <w:pPr>
      <w:jc w:val="left"/>
      <w:outlineLvl w:val="9"/>
    </w:pPr>
    <w:rPr>
      <w:sz w:val="20"/>
    </w:rPr>
  </w:style>
  <w:style w:type="paragraph" w:customStyle="1" w:styleId="Answer">
    <w:name w:val="Answer"/>
    <w:basedOn w:val="Normal"/>
    <w:rsid w:val="00591BE3"/>
    <w:pPr>
      <w:spacing w:after="480" w:line="360" w:lineRule="auto"/>
      <w:ind w:left="1440" w:firstLine="360"/>
    </w:pPr>
    <w:rPr>
      <w:szCs w:val="24"/>
    </w:rPr>
  </w:style>
  <w:style w:type="paragraph" w:customStyle="1" w:styleId="FigureText">
    <w:name w:val="Figure Text"/>
    <w:basedOn w:val="BodyText"/>
    <w:rsid w:val="00591BE3"/>
    <w:pPr>
      <w:spacing w:line="360" w:lineRule="auto"/>
      <w:ind w:firstLine="0"/>
    </w:pPr>
    <w:rPr>
      <w:sz w:val="20"/>
    </w:rPr>
  </w:style>
  <w:style w:type="paragraph" w:customStyle="1" w:styleId="Title2">
    <w:name w:val="Title 2"/>
    <w:basedOn w:val="Title"/>
    <w:rsid w:val="00591BE3"/>
    <w:pPr>
      <w:spacing w:line="480" w:lineRule="auto"/>
    </w:pPr>
    <w:rPr>
      <w:bCs/>
    </w:rPr>
  </w:style>
  <w:style w:type="paragraph" w:styleId="Bibliography">
    <w:name w:val="Bibliography"/>
    <w:basedOn w:val="Normal"/>
    <w:rsid w:val="00591BE3"/>
    <w:pPr>
      <w:spacing w:after="360" w:line="240" w:lineRule="auto"/>
      <w:ind w:left="360" w:hanging="360"/>
    </w:pPr>
  </w:style>
  <w:style w:type="paragraph" w:customStyle="1" w:styleId="QuestionGT">
    <w:name w:val="Question GT"/>
    <w:basedOn w:val="BodyText"/>
    <w:next w:val="BodyText"/>
    <w:rsid w:val="00591BE3"/>
    <w:pPr>
      <w:keepNext/>
      <w:keepLines/>
      <w:spacing w:after="480" w:line="240" w:lineRule="auto"/>
      <w:ind w:firstLine="0"/>
    </w:pPr>
  </w:style>
  <w:style w:type="paragraph" w:customStyle="1" w:styleId="QuestionSubQ">
    <w:name w:val="Question SubQ"/>
    <w:basedOn w:val="BodyText"/>
    <w:rsid w:val="00591BE3"/>
    <w:pPr>
      <w:keepNext/>
      <w:keepLines/>
      <w:spacing w:after="480" w:line="240" w:lineRule="auto"/>
      <w:ind w:left="720" w:firstLine="0"/>
    </w:pPr>
  </w:style>
  <w:style w:type="paragraph" w:styleId="z-TopofForm">
    <w:name w:val="HTML Top of Form"/>
    <w:basedOn w:val="Normal"/>
    <w:next w:val="Normal"/>
    <w:hidden/>
    <w:rsid w:val="00591BE3"/>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rsid w:val="00591BE3"/>
    <w:rPr>
      <w:b/>
      <w:bCs/>
    </w:rPr>
  </w:style>
  <w:style w:type="character" w:customStyle="1" w:styleId="text1">
    <w:name w:val="text1"/>
    <w:basedOn w:val="DefaultParagraphFont"/>
    <w:rsid w:val="00591BE3"/>
    <w:rPr>
      <w:rFonts w:ascii="Verdana" w:hAnsi="Verdana" w:hint="default"/>
      <w:color w:val="000000"/>
      <w:sz w:val="18"/>
      <w:szCs w:val="18"/>
    </w:rPr>
  </w:style>
  <w:style w:type="paragraph" w:styleId="List">
    <w:name w:val="List"/>
    <w:basedOn w:val="BodyText"/>
    <w:rsid w:val="00591BE3"/>
    <w:pPr>
      <w:spacing w:after="240" w:line="360" w:lineRule="auto"/>
      <w:ind w:left="720" w:firstLine="0"/>
    </w:pPr>
  </w:style>
  <w:style w:type="paragraph" w:customStyle="1" w:styleId="Bulletnum">
    <w:name w:val="Bulletnum"/>
    <w:basedOn w:val="Normal"/>
    <w:rsid w:val="00591BE3"/>
    <w:pPr>
      <w:numPr>
        <w:numId w:val="3"/>
      </w:numPr>
    </w:pPr>
    <w:rPr>
      <w:rFonts w:ascii="Book Antiqua" w:hAnsi="Book Antiqua"/>
    </w:rPr>
  </w:style>
  <w:style w:type="paragraph" w:styleId="Date">
    <w:name w:val="Date"/>
    <w:basedOn w:val="Normal"/>
    <w:rsid w:val="00591BE3"/>
    <w:pPr>
      <w:spacing w:line="240" w:lineRule="auto"/>
    </w:pPr>
    <w:rPr>
      <w:sz w:val="20"/>
    </w:rPr>
  </w:style>
  <w:style w:type="paragraph" w:customStyle="1" w:styleId="NormalDbl">
    <w:name w:val="Normal Dbl"/>
    <w:basedOn w:val="Normal"/>
    <w:rsid w:val="00591BE3"/>
    <w:pPr>
      <w:spacing w:line="480" w:lineRule="atLeast"/>
    </w:pPr>
  </w:style>
  <w:style w:type="character" w:customStyle="1" w:styleId="FooterChar">
    <w:name w:val="Footer Char"/>
    <w:basedOn w:val="DefaultParagraphFont"/>
    <w:link w:val="Footer"/>
    <w:uiPriority w:val="99"/>
    <w:rsid w:val="00312C4C"/>
    <w:rPr>
      <w:sz w:val="24"/>
    </w:rPr>
  </w:style>
  <w:style w:type="character" w:customStyle="1" w:styleId="HeaderChar">
    <w:name w:val="Header Char"/>
    <w:basedOn w:val="DefaultParagraphFont"/>
    <w:link w:val="Header"/>
    <w:uiPriority w:val="99"/>
    <w:rsid w:val="00BC3C04"/>
    <w:rPr>
      <w:sz w:val="24"/>
    </w:r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paragraph" w:customStyle="1" w:styleId="AbstractOtherHeading">
    <w:name w:val="Abstract &amp; Other Heading"/>
    <w:basedOn w:val="Heading1"/>
    <w:link w:val="AbstractOtherHeadingChar"/>
    <w:qFormat/>
    <w:rsid w:val="000A1DAA"/>
    <w:pPr>
      <w:spacing w:before="0" w:after="0" w:line="480" w:lineRule="auto"/>
    </w:pPr>
  </w:style>
  <w:style w:type="paragraph" w:customStyle="1" w:styleId="Unformatted">
    <w:name w:val="Unformatted"/>
    <w:link w:val="UnformattedChar"/>
    <w:qFormat/>
    <w:rsid w:val="00B95DFE"/>
    <w:rPr>
      <w:sz w:val="24"/>
    </w:rPr>
  </w:style>
  <w:style w:type="character" w:customStyle="1" w:styleId="Heading1Char">
    <w:name w:val="Heading 1 Char"/>
    <w:aliases w:val="1. Chapter Title Char"/>
    <w:basedOn w:val="DefaultParagraphFont"/>
    <w:link w:val="Heading1"/>
    <w:uiPriority w:val="9"/>
    <w:rsid w:val="00DE7784"/>
    <w:rPr>
      <w:b/>
      <w:sz w:val="24"/>
    </w:rPr>
  </w:style>
  <w:style w:type="character" w:customStyle="1" w:styleId="AbstractOtherHeadingChar">
    <w:name w:val="Abstract &amp; Other Heading Char"/>
    <w:basedOn w:val="Heading1Char"/>
    <w:link w:val="AbstractOtherHeading"/>
    <w:rsid w:val="000A1DAA"/>
    <w:rPr>
      <w:b/>
      <w:sz w:val="24"/>
    </w:rPr>
  </w:style>
  <w:style w:type="character" w:customStyle="1" w:styleId="Heading2Char">
    <w:name w:val="Heading 2 Char"/>
    <w:aliases w:val="2. Subheading Char"/>
    <w:basedOn w:val="DefaultParagraphFont"/>
    <w:link w:val="Heading2"/>
    <w:rsid w:val="00286D82"/>
    <w:rPr>
      <w:b/>
      <w:bCs/>
      <w:sz w:val="24"/>
    </w:rPr>
  </w:style>
  <w:style w:type="character" w:customStyle="1" w:styleId="UnformattedChar">
    <w:name w:val="Unformatted Char"/>
    <w:basedOn w:val="DefaultParagraphFont"/>
    <w:link w:val="Unformatted"/>
    <w:rsid w:val="00B95DFE"/>
    <w:rPr>
      <w:sz w:val="24"/>
    </w:rPr>
  </w:style>
  <w:style w:type="character" w:styleId="PlaceholderText">
    <w:name w:val="Placeholder Text"/>
    <w:basedOn w:val="DefaultParagraphFont"/>
    <w:uiPriority w:val="99"/>
    <w:semiHidden/>
    <w:rsid w:val="00A322FC"/>
    <w:rPr>
      <w:color w:val="808080"/>
    </w:rPr>
  </w:style>
  <w:style w:type="paragraph" w:customStyle="1" w:styleId="TableFigureText">
    <w:name w:val="Table/Figure Text"/>
    <w:link w:val="TableFigureTextChar"/>
    <w:qFormat/>
    <w:rsid w:val="00541A7B"/>
    <w:rPr>
      <w:sz w:val="24"/>
      <w:szCs w:val="24"/>
    </w:rPr>
  </w:style>
  <w:style w:type="character" w:customStyle="1" w:styleId="TableFigureTextChar">
    <w:name w:val="Table/Figure Text Char"/>
    <w:basedOn w:val="DefaultParagraphFont"/>
    <w:link w:val="TableFigureText"/>
    <w:rsid w:val="00541A7B"/>
    <w:rPr>
      <w:sz w:val="24"/>
      <w:szCs w:val="24"/>
    </w:rPr>
  </w:style>
  <w:style w:type="table" w:styleId="TableGrid">
    <w:name w:val="Table Grid"/>
    <w:basedOn w:val="TableNormal"/>
    <w:uiPriority w:val="59"/>
    <w:rsid w:val="00705B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next w:val="Normal"/>
    <w:link w:val="QuoteChar"/>
    <w:uiPriority w:val="29"/>
    <w:qFormat/>
    <w:rsid w:val="007F5091"/>
    <w:pPr>
      <w:spacing w:after="240"/>
      <w:ind w:left="720"/>
    </w:pPr>
    <w:rPr>
      <w:iCs/>
      <w:color w:val="000000" w:themeColor="text1"/>
      <w:sz w:val="24"/>
      <w:szCs w:val="24"/>
    </w:rPr>
  </w:style>
  <w:style w:type="character" w:customStyle="1" w:styleId="QuoteChar">
    <w:name w:val="Quote Char"/>
    <w:basedOn w:val="DefaultParagraphFont"/>
    <w:link w:val="Quote"/>
    <w:uiPriority w:val="29"/>
    <w:rsid w:val="007F5091"/>
    <w:rPr>
      <w:iCs/>
      <w:color w:val="000000" w:themeColor="text1"/>
      <w:sz w:val="24"/>
      <w:szCs w:val="24"/>
    </w:rPr>
  </w:style>
  <w:style w:type="character" w:styleId="BookTitle">
    <w:name w:val="Book Title"/>
    <w:uiPriority w:val="33"/>
    <w:qFormat/>
    <w:rsid w:val="007F5091"/>
    <w:rPr>
      <w:i/>
    </w:rPr>
  </w:style>
  <w:style w:type="paragraph" w:styleId="ListParagraph">
    <w:name w:val="List Paragraph"/>
    <w:uiPriority w:val="34"/>
    <w:qFormat/>
    <w:rsid w:val="007F5091"/>
    <w:pPr>
      <w:numPr>
        <w:numId w:val="4"/>
      </w:numPr>
      <w:tabs>
        <w:tab w:val="clear" w:pos="720"/>
      </w:tabs>
      <w:spacing w:before="100" w:beforeAutospacing="1" w:after="240"/>
      <w:ind w:left="1080"/>
    </w:pPr>
    <w:rPr>
      <w:iCs/>
      <w:sz w:val="24"/>
      <w:szCs w:val="24"/>
    </w:rPr>
  </w:style>
  <w:style w:type="character" w:customStyle="1" w:styleId="TitleChar">
    <w:name w:val="Title Char"/>
    <w:aliases w:val="0. Report Title Char"/>
    <w:basedOn w:val="DefaultParagraphFont"/>
    <w:link w:val="Title"/>
    <w:rsid w:val="00C648A4"/>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19166">
      <w:bodyDiv w:val="1"/>
      <w:marLeft w:val="0"/>
      <w:marRight w:val="0"/>
      <w:marTop w:val="0"/>
      <w:marBottom w:val="0"/>
      <w:divBdr>
        <w:top w:val="none" w:sz="0" w:space="0" w:color="auto"/>
        <w:left w:val="none" w:sz="0" w:space="0" w:color="auto"/>
        <w:bottom w:val="none" w:sz="0" w:space="0" w:color="auto"/>
        <w:right w:val="none" w:sz="0" w:space="0" w:color="auto"/>
      </w:divBdr>
    </w:div>
    <w:div w:id="36242972">
      <w:bodyDiv w:val="1"/>
      <w:marLeft w:val="0"/>
      <w:marRight w:val="0"/>
      <w:marTop w:val="0"/>
      <w:marBottom w:val="0"/>
      <w:divBdr>
        <w:top w:val="none" w:sz="0" w:space="0" w:color="auto"/>
        <w:left w:val="none" w:sz="0" w:space="0" w:color="auto"/>
        <w:bottom w:val="none" w:sz="0" w:space="0" w:color="auto"/>
        <w:right w:val="none" w:sz="0" w:space="0" w:color="auto"/>
      </w:divBdr>
    </w:div>
    <w:div w:id="99029631">
      <w:bodyDiv w:val="1"/>
      <w:marLeft w:val="0"/>
      <w:marRight w:val="0"/>
      <w:marTop w:val="0"/>
      <w:marBottom w:val="0"/>
      <w:divBdr>
        <w:top w:val="none" w:sz="0" w:space="0" w:color="auto"/>
        <w:left w:val="none" w:sz="0" w:space="0" w:color="auto"/>
        <w:bottom w:val="none" w:sz="0" w:space="0" w:color="auto"/>
        <w:right w:val="none" w:sz="0" w:space="0" w:color="auto"/>
      </w:divBdr>
    </w:div>
    <w:div w:id="120196705">
      <w:bodyDiv w:val="1"/>
      <w:marLeft w:val="0"/>
      <w:marRight w:val="0"/>
      <w:marTop w:val="0"/>
      <w:marBottom w:val="0"/>
      <w:divBdr>
        <w:top w:val="none" w:sz="0" w:space="0" w:color="auto"/>
        <w:left w:val="none" w:sz="0" w:space="0" w:color="auto"/>
        <w:bottom w:val="none" w:sz="0" w:space="0" w:color="auto"/>
        <w:right w:val="none" w:sz="0" w:space="0" w:color="auto"/>
      </w:divBdr>
    </w:div>
    <w:div w:id="635529916">
      <w:bodyDiv w:val="1"/>
      <w:marLeft w:val="0"/>
      <w:marRight w:val="0"/>
      <w:marTop w:val="0"/>
      <w:marBottom w:val="0"/>
      <w:divBdr>
        <w:top w:val="none" w:sz="0" w:space="0" w:color="auto"/>
        <w:left w:val="none" w:sz="0" w:space="0" w:color="auto"/>
        <w:bottom w:val="none" w:sz="0" w:space="0" w:color="auto"/>
        <w:right w:val="none" w:sz="0" w:space="0" w:color="auto"/>
      </w:divBdr>
    </w:div>
    <w:div w:id="669023290">
      <w:bodyDiv w:val="1"/>
      <w:marLeft w:val="0"/>
      <w:marRight w:val="0"/>
      <w:marTop w:val="0"/>
      <w:marBottom w:val="0"/>
      <w:divBdr>
        <w:top w:val="none" w:sz="0" w:space="0" w:color="auto"/>
        <w:left w:val="none" w:sz="0" w:space="0" w:color="auto"/>
        <w:bottom w:val="none" w:sz="0" w:space="0" w:color="auto"/>
        <w:right w:val="none" w:sz="0" w:space="0" w:color="auto"/>
      </w:divBdr>
    </w:div>
    <w:div w:id="697122398">
      <w:bodyDiv w:val="1"/>
      <w:marLeft w:val="0"/>
      <w:marRight w:val="0"/>
      <w:marTop w:val="0"/>
      <w:marBottom w:val="0"/>
      <w:divBdr>
        <w:top w:val="none" w:sz="0" w:space="0" w:color="auto"/>
        <w:left w:val="none" w:sz="0" w:space="0" w:color="auto"/>
        <w:bottom w:val="none" w:sz="0" w:space="0" w:color="auto"/>
        <w:right w:val="none" w:sz="0" w:space="0" w:color="auto"/>
      </w:divBdr>
    </w:div>
    <w:div w:id="1511411056">
      <w:bodyDiv w:val="1"/>
      <w:marLeft w:val="0"/>
      <w:marRight w:val="0"/>
      <w:marTop w:val="0"/>
      <w:marBottom w:val="0"/>
      <w:divBdr>
        <w:top w:val="none" w:sz="0" w:space="0" w:color="auto"/>
        <w:left w:val="none" w:sz="0" w:space="0" w:color="auto"/>
        <w:bottom w:val="none" w:sz="0" w:space="0" w:color="auto"/>
        <w:right w:val="none" w:sz="0" w:space="0" w:color="auto"/>
      </w:divBdr>
    </w:div>
    <w:div w:id="1778670008">
      <w:bodyDiv w:val="1"/>
      <w:marLeft w:val="0"/>
      <w:marRight w:val="0"/>
      <w:marTop w:val="0"/>
      <w:marBottom w:val="0"/>
      <w:divBdr>
        <w:top w:val="none" w:sz="0" w:space="0" w:color="auto"/>
        <w:left w:val="none" w:sz="0" w:space="0" w:color="auto"/>
        <w:bottom w:val="none" w:sz="0" w:space="0" w:color="auto"/>
        <w:right w:val="none" w:sz="0" w:space="0" w:color="auto"/>
      </w:divBdr>
    </w:div>
    <w:div w:id="2007129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image" Target="media/image1.jpe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890D3ABEDC78486E85DE3DBEEDBE17F3"/>
        <w:category>
          <w:name w:val="General"/>
          <w:gallery w:val="placeholder"/>
        </w:category>
        <w:types>
          <w:type w:val="bbPlcHdr"/>
        </w:types>
        <w:behaviors>
          <w:behavior w:val="content"/>
        </w:behaviors>
        <w:guid w:val="{DF5B3F6F-FA2B-4224-A8AB-4F64D9D890FE}"/>
      </w:docPartPr>
      <w:docPartBody>
        <w:p w:rsidR="00053D1F" w:rsidRDefault="00053D1F">
          <w:pPr>
            <w:pStyle w:val="890D3ABEDC78486E85DE3DBEEDBE17F3"/>
          </w:pPr>
          <w:r w:rsidRPr="00AC2686">
            <w:rPr>
              <w:rStyle w:val="PlaceholderText"/>
              <w:b/>
            </w:rPr>
            <w:t>TITLE</w:t>
          </w:r>
        </w:p>
      </w:docPartBody>
    </w:docPart>
    <w:docPart>
      <w:docPartPr>
        <w:name w:val="334A15B9F02A4C178FE581AE3C19E623"/>
        <w:category>
          <w:name w:val="General"/>
          <w:gallery w:val="placeholder"/>
        </w:category>
        <w:types>
          <w:type w:val="bbPlcHdr"/>
        </w:types>
        <w:behaviors>
          <w:behavior w:val="content"/>
        </w:behaviors>
        <w:guid w:val="{AFF50FE5-977E-47F8-9961-EB68B6704733}"/>
      </w:docPartPr>
      <w:docPartBody>
        <w:p w:rsidR="00053D1F" w:rsidRDefault="00053D1F">
          <w:pPr>
            <w:pStyle w:val="334A15B9F02A4C178FE581AE3C19E623"/>
          </w:pPr>
          <w:r>
            <w:rPr>
              <w:rStyle w:val="PlaceholderText"/>
            </w:rPr>
            <w:t>Joseph Q. Public, Captain, USAF</w:t>
          </w:r>
        </w:p>
      </w:docPartBody>
    </w:docPart>
    <w:docPart>
      <w:docPartPr>
        <w:name w:val="2E08B30DB6B6493EB55FD3BB9CACA347"/>
        <w:category>
          <w:name w:val="General"/>
          <w:gallery w:val="placeholder"/>
        </w:category>
        <w:types>
          <w:type w:val="bbPlcHdr"/>
        </w:types>
        <w:behaviors>
          <w:behavior w:val="content"/>
        </w:behaviors>
        <w:guid w:val="{EDD7F836-412C-41D2-8948-387A6CE9B8D2}"/>
      </w:docPartPr>
      <w:docPartBody>
        <w:p w:rsidR="00053D1F" w:rsidRDefault="00053D1F">
          <w:pPr>
            <w:pStyle w:val="2E08B30DB6B6493EB55FD3BB9CACA347"/>
          </w:pPr>
          <w:r>
            <w:rPr>
              <w:rStyle w:val="PlaceholderText"/>
            </w:rPr>
            <w:t>AFIT/GEM/ENV/12-XX</w:t>
          </w:r>
        </w:p>
      </w:docPartBody>
    </w:docPart>
    <w:docPart>
      <w:docPartPr>
        <w:name w:val="4C240D1EB5744C439777E9636754154C"/>
        <w:category>
          <w:name w:val="General"/>
          <w:gallery w:val="placeholder"/>
        </w:category>
        <w:types>
          <w:type w:val="bbPlcHdr"/>
        </w:types>
        <w:behaviors>
          <w:behavior w:val="content"/>
        </w:behaviors>
        <w:guid w:val="{7D58249F-2549-4A5B-BD75-313C49266834}"/>
      </w:docPartPr>
      <w:docPartBody>
        <w:p w:rsidR="00053D1F" w:rsidRDefault="00053D1F">
          <w:pPr>
            <w:pStyle w:val="4C240D1EB5744C439777E9636754154C"/>
          </w:pPr>
          <w:r>
            <w:rPr>
              <w:rStyle w:val="PlaceholderText"/>
            </w:rPr>
            <w:t>INSERT APPROPRIATE DISTRIBUTION STATEMENT HERE</w:t>
          </w:r>
          <w:r w:rsidRPr="00896E89">
            <w:rPr>
              <w:rStyle w:val="PlaceholderText"/>
            </w:rP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Univers (W1)">
    <w:altName w:val="Arial"/>
    <w:panose1 w:val="00000000000000000000"/>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3D1F"/>
    <w:rsid w:val="00053D1F"/>
    <w:rsid w:val="00A31A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3D1F"/>
    <w:rPr>
      <w:color w:val="808080"/>
    </w:rPr>
  </w:style>
  <w:style w:type="paragraph" w:customStyle="1" w:styleId="890D3ABEDC78486E85DE3DBEEDBE17F3">
    <w:name w:val="890D3ABEDC78486E85DE3DBEEDBE17F3"/>
  </w:style>
  <w:style w:type="paragraph" w:customStyle="1" w:styleId="334A15B9F02A4C178FE581AE3C19E623">
    <w:name w:val="334A15B9F02A4C178FE581AE3C19E623"/>
  </w:style>
  <w:style w:type="paragraph" w:customStyle="1" w:styleId="2E08B30DB6B6493EB55FD3BB9CACA347">
    <w:name w:val="2E08B30DB6B6493EB55FD3BB9CACA347"/>
  </w:style>
  <w:style w:type="paragraph" w:customStyle="1" w:styleId="4C240D1EB5744C439777E9636754154C">
    <w:name w:val="4C240D1EB5744C439777E9636754154C"/>
  </w:style>
  <w:style w:type="paragraph" w:customStyle="1" w:styleId="19150FE288924C51BDC2C320AAE55870">
    <w:name w:val="19150FE288924C51BDC2C320AAE55870"/>
  </w:style>
  <w:style w:type="paragraph" w:customStyle="1" w:styleId="960AAEAEFAD14B3A82B2BE791E3811DF">
    <w:name w:val="960AAEAEFAD14B3A82B2BE791E3811DF"/>
  </w:style>
  <w:style w:type="paragraph" w:customStyle="1" w:styleId="B48D35E301EF4F7F9086E40ECB9291F7">
    <w:name w:val="B48D35E301EF4F7F9086E40ECB9291F7"/>
  </w:style>
  <w:style w:type="paragraph" w:customStyle="1" w:styleId="B3E12F1A47404AA89215A5724967AF14">
    <w:name w:val="B3E12F1A47404AA89215A5724967AF14"/>
  </w:style>
  <w:style w:type="paragraph" w:customStyle="1" w:styleId="28F94298654A4B3F8417860B7CB5D9E6">
    <w:name w:val="28F94298654A4B3F8417860B7CB5D9E6"/>
  </w:style>
  <w:style w:type="paragraph" w:customStyle="1" w:styleId="1A53E45753A4420BBE9BED341060B1EE">
    <w:name w:val="1A53E45753A4420BBE9BED341060B1EE"/>
  </w:style>
  <w:style w:type="paragraph" w:customStyle="1" w:styleId="C5BEBD9FBFCD4591A8F0E53262F58C0C">
    <w:name w:val="C5BEBD9FBFCD4591A8F0E53262F58C0C"/>
  </w:style>
  <w:style w:type="paragraph" w:customStyle="1" w:styleId="5634A6720A0744DD892996C0425F1CF7">
    <w:name w:val="5634A6720A0744DD892996C0425F1CF7"/>
  </w:style>
  <w:style w:type="paragraph" w:customStyle="1" w:styleId="5C97C14D52644F76A58B331206016613">
    <w:name w:val="5C97C14D52644F76A58B331206016613"/>
  </w:style>
  <w:style w:type="paragraph" w:customStyle="1" w:styleId="48B1CDAEE5FC42659A4715EB825F98B7">
    <w:name w:val="48B1CDAEE5FC42659A4715EB825F98B7"/>
  </w:style>
  <w:style w:type="paragraph" w:customStyle="1" w:styleId="CCB586A09B454E26864F2BACC21ABCDA">
    <w:name w:val="CCB586A09B454E26864F2BACC21ABCDA"/>
  </w:style>
  <w:style w:type="paragraph" w:customStyle="1" w:styleId="E83F37E83E7E4E2B9F165DBCE6E0F819">
    <w:name w:val="E83F37E83E7E4E2B9F165DBCE6E0F819"/>
  </w:style>
  <w:style w:type="paragraph" w:customStyle="1" w:styleId="550C122023E842AAA6A2B391D159C336">
    <w:name w:val="550C122023E842AAA6A2B391D159C336"/>
  </w:style>
  <w:style w:type="paragraph" w:customStyle="1" w:styleId="4010276E5D404C89B261157464182734">
    <w:name w:val="4010276E5D404C89B261157464182734"/>
  </w:style>
  <w:style w:type="paragraph" w:customStyle="1" w:styleId="522DC4EE53B0401180D628DE7A715C27">
    <w:name w:val="522DC4EE53B0401180D628DE7A715C27"/>
  </w:style>
  <w:style w:type="paragraph" w:customStyle="1" w:styleId="B3C3F452BBFC415C81431118AD9F0AEB">
    <w:name w:val="B3C3F452BBFC415C81431118AD9F0AEB"/>
  </w:style>
  <w:style w:type="paragraph" w:customStyle="1" w:styleId="58743F84D9F8489B95C66B03AA4A53FA">
    <w:name w:val="58743F84D9F8489B95C66B03AA4A53FA"/>
  </w:style>
  <w:style w:type="paragraph" w:customStyle="1" w:styleId="4B49FB7CBB9347418776C33BB09EF4F7">
    <w:name w:val="4B49FB7CBB9347418776C33BB09EF4F7"/>
  </w:style>
  <w:style w:type="paragraph" w:customStyle="1" w:styleId="539300AA184D4CCE876A518E2E07F1F6">
    <w:name w:val="539300AA184D4CCE876A518E2E07F1F6"/>
  </w:style>
  <w:style w:type="paragraph" w:customStyle="1" w:styleId="4075C4553155462DA11F01202DAD3FE0">
    <w:name w:val="4075C4553155462DA11F01202DAD3FE0"/>
  </w:style>
  <w:style w:type="paragraph" w:customStyle="1" w:styleId="67DB6517F98B4C199CB74018E199DF38">
    <w:name w:val="67DB6517F98B4C199CB74018E199DF38"/>
  </w:style>
  <w:style w:type="paragraph" w:customStyle="1" w:styleId="D163665D585A4B2480F5176BD2F7612F">
    <w:name w:val="D163665D585A4B2480F5176BD2F7612F"/>
  </w:style>
  <w:style w:type="paragraph" w:customStyle="1" w:styleId="A8DE76AC11BB4341BAC5FE78482188F0">
    <w:name w:val="A8DE76AC11BB4341BAC5FE78482188F0"/>
  </w:style>
  <w:style w:type="paragraph" w:customStyle="1" w:styleId="F528F7A01B774DB6BD54196355F65F09">
    <w:name w:val="F528F7A01B774DB6BD54196355F65F09"/>
  </w:style>
  <w:style w:type="paragraph" w:customStyle="1" w:styleId="67ABC3DEA0394025B867549036E0BDE3">
    <w:name w:val="67ABC3DEA0394025B867549036E0BDE3"/>
  </w:style>
  <w:style w:type="paragraph" w:customStyle="1" w:styleId="1F0142373DB945BF9EA39A62F3BB8C37">
    <w:name w:val="1F0142373DB945BF9EA39A62F3BB8C37"/>
  </w:style>
  <w:style w:type="paragraph" w:customStyle="1" w:styleId="8DABBD9ED3544769BEE09293E2903B4C">
    <w:name w:val="8DABBD9ED3544769BEE09293E2903B4C"/>
  </w:style>
  <w:style w:type="paragraph" w:customStyle="1" w:styleId="AFD94B8FE1604FB7B195D8D2B22B9911">
    <w:name w:val="AFD94B8FE1604FB7B195D8D2B22B9911"/>
  </w:style>
  <w:style w:type="paragraph" w:customStyle="1" w:styleId="6A8FDBC4999E41BF9B7B66EE44B0A0CA">
    <w:name w:val="6A8FDBC4999E41BF9B7B66EE44B0A0CA"/>
  </w:style>
  <w:style w:type="paragraph" w:customStyle="1" w:styleId="3684991EB6E041D29F27D9B6F0418AFB">
    <w:name w:val="3684991EB6E041D29F27D9B6F0418AFB"/>
  </w:style>
  <w:style w:type="paragraph" w:customStyle="1" w:styleId="0EB51D98FE064493B9ADA6D08F28F27F">
    <w:name w:val="0EB51D98FE064493B9ADA6D08F28F27F"/>
  </w:style>
  <w:style w:type="paragraph" w:customStyle="1" w:styleId="6045C4C5F1DF44D2B61864BAD79BA042">
    <w:name w:val="6045C4C5F1DF44D2B61864BAD79BA042"/>
  </w:style>
  <w:style w:type="paragraph" w:customStyle="1" w:styleId="39678BAF8C2D4A648C2919A531D154BB">
    <w:name w:val="39678BAF8C2D4A648C2919A531D154BB"/>
  </w:style>
  <w:style w:type="paragraph" w:customStyle="1" w:styleId="B262ED74776F469B9D363111125082FD">
    <w:name w:val="B262ED74776F469B9D363111125082FD"/>
  </w:style>
  <w:style w:type="paragraph" w:customStyle="1" w:styleId="3FB13A2C858E4B09B95D22CFD268E57F">
    <w:name w:val="3FB13A2C858E4B09B95D22CFD268E57F"/>
  </w:style>
  <w:style w:type="paragraph" w:customStyle="1" w:styleId="7DEB747ABD3A444D9DB3B71FAF305555">
    <w:name w:val="7DEB747ABD3A444D9DB3B71FAF305555"/>
  </w:style>
  <w:style w:type="paragraph" w:customStyle="1" w:styleId="CD2CCB0030FC4C1DA839E148ECAD5DC3">
    <w:name w:val="CD2CCB0030FC4C1DA839E148ECAD5DC3"/>
  </w:style>
  <w:style w:type="paragraph" w:customStyle="1" w:styleId="23DA57E99FEF4E3680C1DC7916569A3E">
    <w:name w:val="23DA57E99FEF4E3680C1DC7916569A3E"/>
  </w:style>
  <w:style w:type="paragraph" w:customStyle="1" w:styleId="4A9550E4BBF44DD2A3E18F37A1B3D46A">
    <w:name w:val="4A9550E4BBF44DD2A3E18F37A1B3D46A"/>
  </w:style>
  <w:style w:type="paragraph" w:customStyle="1" w:styleId="3C3013F452BA41ACB185310FD1B15A6C">
    <w:name w:val="3C3013F452BA41ACB185310FD1B15A6C"/>
  </w:style>
  <w:style w:type="paragraph" w:customStyle="1" w:styleId="DEBC2A37043F47C2AC58E7F780C88A73">
    <w:name w:val="DEBC2A37043F47C2AC58E7F780C88A73"/>
  </w:style>
  <w:style w:type="paragraph" w:customStyle="1" w:styleId="8A907D63174D4EB2961E15400D3276FE">
    <w:name w:val="8A907D63174D4EB2961E15400D3276FE"/>
  </w:style>
  <w:style w:type="paragraph" w:customStyle="1" w:styleId="9EA4E5B5036248C08D6AB9B897335ECA">
    <w:name w:val="9EA4E5B5036248C08D6AB9B897335ECA"/>
  </w:style>
  <w:style w:type="paragraph" w:customStyle="1" w:styleId="C744BB181C844CE7B38F87DAE9461D6D">
    <w:name w:val="C744BB181C844CE7B38F87DAE9461D6D"/>
    <w:rsid w:val="00053D1F"/>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53D1F"/>
    <w:rPr>
      <w:color w:val="808080"/>
    </w:rPr>
  </w:style>
  <w:style w:type="paragraph" w:customStyle="1" w:styleId="890D3ABEDC78486E85DE3DBEEDBE17F3">
    <w:name w:val="890D3ABEDC78486E85DE3DBEEDBE17F3"/>
  </w:style>
  <w:style w:type="paragraph" w:customStyle="1" w:styleId="334A15B9F02A4C178FE581AE3C19E623">
    <w:name w:val="334A15B9F02A4C178FE581AE3C19E623"/>
  </w:style>
  <w:style w:type="paragraph" w:customStyle="1" w:styleId="2E08B30DB6B6493EB55FD3BB9CACA347">
    <w:name w:val="2E08B30DB6B6493EB55FD3BB9CACA347"/>
  </w:style>
  <w:style w:type="paragraph" w:customStyle="1" w:styleId="4C240D1EB5744C439777E9636754154C">
    <w:name w:val="4C240D1EB5744C439777E9636754154C"/>
  </w:style>
  <w:style w:type="paragraph" w:customStyle="1" w:styleId="19150FE288924C51BDC2C320AAE55870">
    <w:name w:val="19150FE288924C51BDC2C320AAE55870"/>
  </w:style>
  <w:style w:type="paragraph" w:customStyle="1" w:styleId="960AAEAEFAD14B3A82B2BE791E3811DF">
    <w:name w:val="960AAEAEFAD14B3A82B2BE791E3811DF"/>
  </w:style>
  <w:style w:type="paragraph" w:customStyle="1" w:styleId="B48D35E301EF4F7F9086E40ECB9291F7">
    <w:name w:val="B48D35E301EF4F7F9086E40ECB9291F7"/>
  </w:style>
  <w:style w:type="paragraph" w:customStyle="1" w:styleId="B3E12F1A47404AA89215A5724967AF14">
    <w:name w:val="B3E12F1A47404AA89215A5724967AF14"/>
  </w:style>
  <w:style w:type="paragraph" w:customStyle="1" w:styleId="28F94298654A4B3F8417860B7CB5D9E6">
    <w:name w:val="28F94298654A4B3F8417860B7CB5D9E6"/>
  </w:style>
  <w:style w:type="paragraph" w:customStyle="1" w:styleId="1A53E45753A4420BBE9BED341060B1EE">
    <w:name w:val="1A53E45753A4420BBE9BED341060B1EE"/>
  </w:style>
  <w:style w:type="paragraph" w:customStyle="1" w:styleId="C5BEBD9FBFCD4591A8F0E53262F58C0C">
    <w:name w:val="C5BEBD9FBFCD4591A8F0E53262F58C0C"/>
  </w:style>
  <w:style w:type="paragraph" w:customStyle="1" w:styleId="5634A6720A0744DD892996C0425F1CF7">
    <w:name w:val="5634A6720A0744DD892996C0425F1CF7"/>
  </w:style>
  <w:style w:type="paragraph" w:customStyle="1" w:styleId="5C97C14D52644F76A58B331206016613">
    <w:name w:val="5C97C14D52644F76A58B331206016613"/>
  </w:style>
  <w:style w:type="paragraph" w:customStyle="1" w:styleId="48B1CDAEE5FC42659A4715EB825F98B7">
    <w:name w:val="48B1CDAEE5FC42659A4715EB825F98B7"/>
  </w:style>
  <w:style w:type="paragraph" w:customStyle="1" w:styleId="CCB586A09B454E26864F2BACC21ABCDA">
    <w:name w:val="CCB586A09B454E26864F2BACC21ABCDA"/>
  </w:style>
  <w:style w:type="paragraph" w:customStyle="1" w:styleId="E83F37E83E7E4E2B9F165DBCE6E0F819">
    <w:name w:val="E83F37E83E7E4E2B9F165DBCE6E0F819"/>
  </w:style>
  <w:style w:type="paragraph" w:customStyle="1" w:styleId="550C122023E842AAA6A2B391D159C336">
    <w:name w:val="550C122023E842AAA6A2B391D159C336"/>
  </w:style>
  <w:style w:type="paragraph" w:customStyle="1" w:styleId="4010276E5D404C89B261157464182734">
    <w:name w:val="4010276E5D404C89B261157464182734"/>
  </w:style>
  <w:style w:type="paragraph" w:customStyle="1" w:styleId="522DC4EE53B0401180D628DE7A715C27">
    <w:name w:val="522DC4EE53B0401180D628DE7A715C27"/>
  </w:style>
  <w:style w:type="paragraph" w:customStyle="1" w:styleId="B3C3F452BBFC415C81431118AD9F0AEB">
    <w:name w:val="B3C3F452BBFC415C81431118AD9F0AEB"/>
  </w:style>
  <w:style w:type="paragraph" w:customStyle="1" w:styleId="58743F84D9F8489B95C66B03AA4A53FA">
    <w:name w:val="58743F84D9F8489B95C66B03AA4A53FA"/>
  </w:style>
  <w:style w:type="paragraph" w:customStyle="1" w:styleId="4B49FB7CBB9347418776C33BB09EF4F7">
    <w:name w:val="4B49FB7CBB9347418776C33BB09EF4F7"/>
  </w:style>
  <w:style w:type="paragraph" w:customStyle="1" w:styleId="539300AA184D4CCE876A518E2E07F1F6">
    <w:name w:val="539300AA184D4CCE876A518E2E07F1F6"/>
  </w:style>
  <w:style w:type="paragraph" w:customStyle="1" w:styleId="4075C4553155462DA11F01202DAD3FE0">
    <w:name w:val="4075C4553155462DA11F01202DAD3FE0"/>
  </w:style>
  <w:style w:type="paragraph" w:customStyle="1" w:styleId="67DB6517F98B4C199CB74018E199DF38">
    <w:name w:val="67DB6517F98B4C199CB74018E199DF38"/>
  </w:style>
  <w:style w:type="paragraph" w:customStyle="1" w:styleId="D163665D585A4B2480F5176BD2F7612F">
    <w:name w:val="D163665D585A4B2480F5176BD2F7612F"/>
  </w:style>
  <w:style w:type="paragraph" w:customStyle="1" w:styleId="A8DE76AC11BB4341BAC5FE78482188F0">
    <w:name w:val="A8DE76AC11BB4341BAC5FE78482188F0"/>
  </w:style>
  <w:style w:type="paragraph" w:customStyle="1" w:styleId="F528F7A01B774DB6BD54196355F65F09">
    <w:name w:val="F528F7A01B774DB6BD54196355F65F09"/>
  </w:style>
  <w:style w:type="paragraph" w:customStyle="1" w:styleId="67ABC3DEA0394025B867549036E0BDE3">
    <w:name w:val="67ABC3DEA0394025B867549036E0BDE3"/>
  </w:style>
  <w:style w:type="paragraph" w:customStyle="1" w:styleId="1F0142373DB945BF9EA39A62F3BB8C37">
    <w:name w:val="1F0142373DB945BF9EA39A62F3BB8C37"/>
  </w:style>
  <w:style w:type="paragraph" w:customStyle="1" w:styleId="8DABBD9ED3544769BEE09293E2903B4C">
    <w:name w:val="8DABBD9ED3544769BEE09293E2903B4C"/>
  </w:style>
  <w:style w:type="paragraph" w:customStyle="1" w:styleId="AFD94B8FE1604FB7B195D8D2B22B9911">
    <w:name w:val="AFD94B8FE1604FB7B195D8D2B22B9911"/>
  </w:style>
  <w:style w:type="paragraph" w:customStyle="1" w:styleId="6A8FDBC4999E41BF9B7B66EE44B0A0CA">
    <w:name w:val="6A8FDBC4999E41BF9B7B66EE44B0A0CA"/>
  </w:style>
  <w:style w:type="paragraph" w:customStyle="1" w:styleId="3684991EB6E041D29F27D9B6F0418AFB">
    <w:name w:val="3684991EB6E041D29F27D9B6F0418AFB"/>
  </w:style>
  <w:style w:type="paragraph" w:customStyle="1" w:styleId="0EB51D98FE064493B9ADA6D08F28F27F">
    <w:name w:val="0EB51D98FE064493B9ADA6D08F28F27F"/>
  </w:style>
  <w:style w:type="paragraph" w:customStyle="1" w:styleId="6045C4C5F1DF44D2B61864BAD79BA042">
    <w:name w:val="6045C4C5F1DF44D2B61864BAD79BA042"/>
  </w:style>
  <w:style w:type="paragraph" w:customStyle="1" w:styleId="39678BAF8C2D4A648C2919A531D154BB">
    <w:name w:val="39678BAF8C2D4A648C2919A531D154BB"/>
  </w:style>
  <w:style w:type="paragraph" w:customStyle="1" w:styleId="B262ED74776F469B9D363111125082FD">
    <w:name w:val="B262ED74776F469B9D363111125082FD"/>
  </w:style>
  <w:style w:type="paragraph" w:customStyle="1" w:styleId="3FB13A2C858E4B09B95D22CFD268E57F">
    <w:name w:val="3FB13A2C858E4B09B95D22CFD268E57F"/>
  </w:style>
  <w:style w:type="paragraph" w:customStyle="1" w:styleId="7DEB747ABD3A444D9DB3B71FAF305555">
    <w:name w:val="7DEB747ABD3A444D9DB3B71FAF305555"/>
  </w:style>
  <w:style w:type="paragraph" w:customStyle="1" w:styleId="CD2CCB0030FC4C1DA839E148ECAD5DC3">
    <w:name w:val="CD2CCB0030FC4C1DA839E148ECAD5DC3"/>
  </w:style>
  <w:style w:type="paragraph" w:customStyle="1" w:styleId="23DA57E99FEF4E3680C1DC7916569A3E">
    <w:name w:val="23DA57E99FEF4E3680C1DC7916569A3E"/>
  </w:style>
  <w:style w:type="paragraph" w:customStyle="1" w:styleId="4A9550E4BBF44DD2A3E18F37A1B3D46A">
    <w:name w:val="4A9550E4BBF44DD2A3E18F37A1B3D46A"/>
  </w:style>
  <w:style w:type="paragraph" w:customStyle="1" w:styleId="3C3013F452BA41ACB185310FD1B15A6C">
    <w:name w:val="3C3013F452BA41ACB185310FD1B15A6C"/>
  </w:style>
  <w:style w:type="paragraph" w:customStyle="1" w:styleId="DEBC2A37043F47C2AC58E7F780C88A73">
    <w:name w:val="DEBC2A37043F47C2AC58E7F780C88A73"/>
  </w:style>
  <w:style w:type="paragraph" w:customStyle="1" w:styleId="8A907D63174D4EB2961E15400D3276FE">
    <w:name w:val="8A907D63174D4EB2961E15400D3276FE"/>
  </w:style>
  <w:style w:type="paragraph" w:customStyle="1" w:styleId="9EA4E5B5036248C08D6AB9B897335ECA">
    <w:name w:val="9EA4E5B5036248C08D6AB9B897335ECA"/>
  </w:style>
  <w:style w:type="paragraph" w:customStyle="1" w:styleId="C744BB181C844CE7B38F87DAE9461D6D">
    <w:name w:val="C744BB181C844CE7B38F87DAE9461D6D"/>
    <w:rsid w:val="00053D1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b:Source>
    <b:Tag>Lik04</b:Tag>
    <b:SourceType>Book</b:SourceType>
    <b:Guid>{2DC50C40-932B-479F-9C28-106622222608}</b:Guid>
    <b:Title>The Toyota Way: 14 Management Principles from the World's Greatest Manufacturer</b:Title>
    <b:Year>2004</b:Year>
    <b:City>New York</b:City>
    <b:Publisher>McGraw-Hill</b:Publisher>
    <b:Author>
      <b:Author>
        <b:NameList>
          <b:Person>
            <b:Last>Liker</b:Last>
            <b:Middle>K</b:Middle>
            <b:First>Jeffrey</b:First>
          </b:Person>
        </b:NameList>
      </b:Author>
    </b:Author>
    <b:RefOrder>2</b:RefOrder>
  </b:Source>
  <b:Source>
    <b:Tag>Har12</b:Tag>
    <b:SourceType>Book</b:SourceType>
    <b:Guid>{BC211952-DAC7-4B08-8CD7-42040C96BB06}</b:Guid>
    <b:Title>Leading the Way: The History of Air Force Civil Engineers 1907-2012</b:Title>
    <b:Year>2012</b:Year>
    <b:Author>
      <b:Author>
        <b:NameList>
          <b:Person>
            <b:Last>Hartzer</b:Last>
            <b:Middle>B</b:Middle>
            <b:First>Ronald</b:First>
          </b:Person>
          <b:Person>
            <b:Last>Walker</b:Last>
            <b:Middle>E</b:Middle>
            <b:First>Lois</b:First>
          </b:Person>
        </b:NameList>
      </b:Author>
    </b:Author>
    <b:RefOrder>1</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A1CC85BB-EB06-497E-8D8E-9600CEB9AA65}">
  <ds:schemaRefs>
    <ds:schemaRef ds:uri="http://schemas.microsoft.com/office/2006/metadata/properties"/>
    <ds:schemaRef ds:uri="http://purl.org/dc/terms/"/>
    <ds:schemaRef ds:uri="http://schemas.microsoft.com/office/2006/documentManagement/types"/>
    <ds:schemaRef ds:uri="http://purl.org/dc/dcmitype/"/>
    <ds:schemaRef ds:uri="http://www.w3.org/XML/1998/namespace"/>
    <ds:schemaRef ds:uri="http://purl.org/dc/elements/1.1/"/>
    <ds:schemaRef ds:uri="http://schemas.openxmlformats.org/package/2006/metadata/core-properties"/>
  </ds:schemaRefs>
</ds:datastoreItem>
</file>

<file path=customXml/itemProps3.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4.xml><?xml version="1.0" encoding="utf-8"?>
<ds:datastoreItem xmlns:ds="http://schemas.openxmlformats.org/officeDocument/2006/customXml" ds:itemID="{503D0696-34BC-402E-B0CB-A24BE3F7C8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4</Pages>
  <Words>2697</Words>
  <Characters>32238</Characters>
  <Application>Microsoft Office Word</Application>
  <DocSecurity>0</DocSecurity>
  <Lines>268</Lines>
  <Paragraphs>69</Paragraphs>
  <ScaleCrop>false</ScaleCrop>
  <HeadingPairs>
    <vt:vector size="2" baseType="variant">
      <vt:variant>
        <vt:lpstr>Title</vt:lpstr>
      </vt:variant>
      <vt:variant>
        <vt:i4>1</vt:i4>
      </vt:variant>
    </vt:vector>
  </HeadingPairs>
  <TitlesOfParts>
    <vt:vector size="1" baseType="lpstr">
      <vt:lpstr>AFIT Thesis Template (2012)</vt:lpstr>
    </vt:vector>
  </TitlesOfParts>
  <Company>AFIT</Company>
  <LinksUpToDate>false</LinksUpToDate>
  <CharactersWithSpaces>34866</CharactersWithSpaces>
  <SharedDoc>false</SharedDoc>
  <HLinks>
    <vt:vector size="246" baseType="variant">
      <vt:variant>
        <vt:i4>4849759</vt:i4>
      </vt:variant>
      <vt:variant>
        <vt:i4>258</vt:i4>
      </vt:variant>
      <vt:variant>
        <vt:i4>0</vt:i4>
      </vt:variant>
      <vt:variant>
        <vt:i4>5</vt:i4>
      </vt:variant>
      <vt:variant>
        <vt:lpwstr>http://www.ansi.org/</vt:lpwstr>
      </vt:variant>
      <vt:variant>
        <vt:lpwstr/>
      </vt:variant>
      <vt:variant>
        <vt:i4>1179705</vt:i4>
      </vt:variant>
      <vt:variant>
        <vt:i4>242</vt:i4>
      </vt:variant>
      <vt:variant>
        <vt:i4>0</vt:i4>
      </vt:variant>
      <vt:variant>
        <vt:i4>5</vt:i4>
      </vt:variant>
      <vt:variant>
        <vt:lpwstr/>
      </vt:variant>
      <vt:variant>
        <vt:lpwstr>_Toc233011979</vt:lpwstr>
      </vt:variant>
      <vt:variant>
        <vt:i4>1245241</vt:i4>
      </vt:variant>
      <vt:variant>
        <vt:i4>233</vt:i4>
      </vt:variant>
      <vt:variant>
        <vt:i4>0</vt:i4>
      </vt:variant>
      <vt:variant>
        <vt:i4>5</vt:i4>
      </vt:variant>
      <vt:variant>
        <vt:lpwstr/>
      </vt:variant>
      <vt:variant>
        <vt:lpwstr>_Toc233011961</vt:lpwstr>
      </vt:variant>
      <vt:variant>
        <vt:i4>1179701</vt:i4>
      </vt:variant>
      <vt:variant>
        <vt:i4>224</vt:i4>
      </vt:variant>
      <vt:variant>
        <vt:i4>0</vt:i4>
      </vt:variant>
      <vt:variant>
        <vt:i4>5</vt:i4>
      </vt:variant>
      <vt:variant>
        <vt:lpwstr/>
      </vt:variant>
      <vt:variant>
        <vt:lpwstr>_Toc235956797</vt:lpwstr>
      </vt:variant>
      <vt:variant>
        <vt:i4>1179701</vt:i4>
      </vt:variant>
      <vt:variant>
        <vt:i4>218</vt:i4>
      </vt:variant>
      <vt:variant>
        <vt:i4>0</vt:i4>
      </vt:variant>
      <vt:variant>
        <vt:i4>5</vt:i4>
      </vt:variant>
      <vt:variant>
        <vt:lpwstr/>
      </vt:variant>
      <vt:variant>
        <vt:lpwstr>_Toc235956796</vt:lpwstr>
      </vt:variant>
      <vt:variant>
        <vt:i4>1179701</vt:i4>
      </vt:variant>
      <vt:variant>
        <vt:i4>212</vt:i4>
      </vt:variant>
      <vt:variant>
        <vt:i4>0</vt:i4>
      </vt:variant>
      <vt:variant>
        <vt:i4>5</vt:i4>
      </vt:variant>
      <vt:variant>
        <vt:lpwstr/>
      </vt:variant>
      <vt:variant>
        <vt:lpwstr>_Toc235956795</vt:lpwstr>
      </vt:variant>
      <vt:variant>
        <vt:i4>1179701</vt:i4>
      </vt:variant>
      <vt:variant>
        <vt:i4>206</vt:i4>
      </vt:variant>
      <vt:variant>
        <vt:i4>0</vt:i4>
      </vt:variant>
      <vt:variant>
        <vt:i4>5</vt:i4>
      </vt:variant>
      <vt:variant>
        <vt:lpwstr/>
      </vt:variant>
      <vt:variant>
        <vt:lpwstr>_Toc235956794</vt:lpwstr>
      </vt:variant>
      <vt:variant>
        <vt:i4>1179701</vt:i4>
      </vt:variant>
      <vt:variant>
        <vt:i4>200</vt:i4>
      </vt:variant>
      <vt:variant>
        <vt:i4>0</vt:i4>
      </vt:variant>
      <vt:variant>
        <vt:i4>5</vt:i4>
      </vt:variant>
      <vt:variant>
        <vt:lpwstr/>
      </vt:variant>
      <vt:variant>
        <vt:lpwstr>_Toc235956793</vt:lpwstr>
      </vt:variant>
      <vt:variant>
        <vt:i4>1179701</vt:i4>
      </vt:variant>
      <vt:variant>
        <vt:i4>194</vt:i4>
      </vt:variant>
      <vt:variant>
        <vt:i4>0</vt:i4>
      </vt:variant>
      <vt:variant>
        <vt:i4>5</vt:i4>
      </vt:variant>
      <vt:variant>
        <vt:lpwstr/>
      </vt:variant>
      <vt:variant>
        <vt:lpwstr>_Toc235956792</vt:lpwstr>
      </vt:variant>
      <vt:variant>
        <vt:i4>1179701</vt:i4>
      </vt:variant>
      <vt:variant>
        <vt:i4>188</vt:i4>
      </vt:variant>
      <vt:variant>
        <vt:i4>0</vt:i4>
      </vt:variant>
      <vt:variant>
        <vt:i4>5</vt:i4>
      </vt:variant>
      <vt:variant>
        <vt:lpwstr/>
      </vt:variant>
      <vt:variant>
        <vt:lpwstr>_Toc235956791</vt:lpwstr>
      </vt:variant>
      <vt:variant>
        <vt:i4>1179701</vt:i4>
      </vt:variant>
      <vt:variant>
        <vt:i4>182</vt:i4>
      </vt:variant>
      <vt:variant>
        <vt:i4>0</vt:i4>
      </vt:variant>
      <vt:variant>
        <vt:i4>5</vt:i4>
      </vt:variant>
      <vt:variant>
        <vt:lpwstr/>
      </vt:variant>
      <vt:variant>
        <vt:lpwstr>_Toc235956790</vt:lpwstr>
      </vt:variant>
      <vt:variant>
        <vt:i4>1245237</vt:i4>
      </vt:variant>
      <vt:variant>
        <vt:i4>176</vt:i4>
      </vt:variant>
      <vt:variant>
        <vt:i4>0</vt:i4>
      </vt:variant>
      <vt:variant>
        <vt:i4>5</vt:i4>
      </vt:variant>
      <vt:variant>
        <vt:lpwstr/>
      </vt:variant>
      <vt:variant>
        <vt:lpwstr>_Toc235956789</vt:lpwstr>
      </vt:variant>
      <vt:variant>
        <vt:i4>1245237</vt:i4>
      </vt:variant>
      <vt:variant>
        <vt:i4>170</vt:i4>
      </vt:variant>
      <vt:variant>
        <vt:i4>0</vt:i4>
      </vt:variant>
      <vt:variant>
        <vt:i4>5</vt:i4>
      </vt:variant>
      <vt:variant>
        <vt:lpwstr/>
      </vt:variant>
      <vt:variant>
        <vt:lpwstr>_Toc235956788</vt:lpwstr>
      </vt:variant>
      <vt:variant>
        <vt:i4>1245237</vt:i4>
      </vt:variant>
      <vt:variant>
        <vt:i4>164</vt:i4>
      </vt:variant>
      <vt:variant>
        <vt:i4>0</vt:i4>
      </vt:variant>
      <vt:variant>
        <vt:i4>5</vt:i4>
      </vt:variant>
      <vt:variant>
        <vt:lpwstr/>
      </vt:variant>
      <vt:variant>
        <vt:lpwstr>_Toc235956787</vt:lpwstr>
      </vt:variant>
      <vt:variant>
        <vt:i4>1245237</vt:i4>
      </vt:variant>
      <vt:variant>
        <vt:i4>158</vt:i4>
      </vt:variant>
      <vt:variant>
        <vt:i4>0</vt:i4>
      </vt:variant>
      <vt:variant>
        <vt:i4>5</vt:i4>
      </vt:variant>
      <vt:variant>
        <vt:lpwstr/>
      </vt:variant>
      <vt:variant>
        <vt:lpwstr>_Toc235956786</vt:lpwstr>
      </vt:variant>
      <vt:variant>
        <vt:i4>1245237</vt:i4>
      </vt:variant>
      <vt:variant>
        <vt:i4>152</vt:i4>
      </vt:variant>
      <vt:variant>
        <vt:i4>0</vt:i4>
      </vt:variant>
      <vt:variant>
        <vt:i4>5</vt:i4>
      </vt:variant>
      <vt:variant>
        <vt:lpwstr/>
      </vt:variant>
      <vt:variant>
        <vt:lpwstr>_Toc235956785</vt:lpwstr>
      </vt:variant>
      <vt:variant>
        <vt:i4>1245237</vt:i4>
      </vt:variant>
      <vt:variant>
        <vt:i4>146</vt:i4>
      </vt:variant>
      <vt:variant>
        <vt:i4>0</vt:i4>
      </vt:variant>
      <vt:variant>
        <vt:i4>5</vt:i4>
      </vt:variant>
      <vt:variant>
        <vt:lpwstr/>
      </vt:variant>
      <vt:variant>
        <vt:lpwstr>_Toc235956784</vt:lpwstr>
      </vt:variant>
      <vt:variant>
        <vt:i4>1245237</vt:i4>
      </vt:variant>
      <vt:variant>
        <vt:i4>140</vt:i4>
      </vt:variant>
      <vt:variant>
        <vt:i4>0</vt:i4>
      </vt:variant>
      <vt:variant>
        <vt:i4>5</vt:i4>
      </vt:variant>
      <vt:variant>
        <vt:lpwstr/>
      </vt:variant>
      <vt:variant>
        <vt:lpwstr>_Toc235956783</vt:lpwstr>
      </vt:variant>
      <vt:variant>
        <vt:i4>1245237</vt:i4>
      </vt:variant>
      <vt:variant>
        <vt:i4>134</vt:i4>
      </vt:variant>
      <vt:variant>
        <vt:i4>0</vt:i4>
      </vt:variant>
      <vt:variant>
        <vt:i4>5</vt:i4>
      </vt:variant>
      <vt:variant>
        <vt:lpwstr/>
      </vt:variant>
      <vt:variant>
        <vt:lpwstr>_Toc235956782</vt:lpwstr>
      </vt:variant>
      <vt:variant>
        <vt:i4>1245237</vt:i4>
      </vt:variant>
      <vt:variant>
        <vt:i4>128</vt:i4>
      </vt:variant>
      <vt:variant>
        <vt:i4>0</vt:i4>
      </vt:variant>
      <vt:variant>
        <vt:i4>5</vt:i4>
      </vt:variant>
      <vt:variant>
        <vt:lpwstr/>
      </vt:variant>
      <vt:variant>
        <vt:lpwstr>_Toc235956781</vt:lpwstr>
      </vt:variant>
      <vt:variant>
        <vt:i4>1245237</vt:i4>
      </vt:variant>
      <vt:variant>
        <vt:i4>122</vt:i4>
      </vt:variant>
      <vt:variant>
        <vt:i4>0</vt:i4>
      </vt:variant>
      <vt:variant>
        <vt:i4>5</vt:i4>
      </vt:variant>
      <vt:variant>
        <vt:lpwstr/>
      </vt:variant>
      <vt:variant>
        <vt:lpwstr>_Toc235956780</vt:lpwstr>
      </vt:variant>
      <vt:variant>
        <vt:i4>1835061</vt:i4>
      </vt:variant>
      <vt:variant>
        <vt:i4>116</vt:i4>
      </vt:variant>
      <vt:variant>
        <vt:i4>0</vt:i4>
      </vt:variant>
      <vt:variant>
        <vt:i4>5</vt:i4>
      </vt:variant>
      <vt:variant>
        <vt:lpwstr/>
      </vt:variant>
      <vt:variant>
        <vt:lpwstr>_Toc235956779</vt:lpwstr>
      </vt:variant>
      <vt:variant>
        <vt:i4>1835061</vt:i4>
      </vt:variant>
      <vt:variant>
        <vt:i4>110</vt:i4>
      </vt:variant>
      <vt:variant>
        <vt:i4>0</vt:i4>
      </vt:variant>
      <vt:variant>
        <vt:i4>5</vt:i4>
      </vt:variant>
      <vt:variant>
        <vt:lpwstr/>
      </vt:variant>
      <vt:variant>
        <vt:lpwstr>_Toc235956778</vt:lpwstr>
      </vt:variant>
      <vt:variant>
        <vt:i4>1835061</vt:i4>
      </vt:variant>
      <vt:variant>
        <vt:i4>104</vt:i4>
      </vt:variant>
      <vt:variant>
        <vt:i4>0</vt:i4>
      </vt:variant>
      <vt:variant>
        <vt:i4>5</vt:i4>
      </vt:variant>
      <vt:variant>
        <vt:lpwstr/>
      </vt:variant>
      <vt:variant>
        <vt:lpwstr>_Toc235956777</vt:lpwstr>
      </vt:variant>
      <vt:variant>
        <vt:i4>1835061</vt:i4>
      </vt:variant>
      <vt:variant>
        <vt:i4>98</vt:i4>
      </vt:variant>
      <vt:variant>
        <vt:i4>0</vt:i4>
      </vt:variant>
      <vt:variant>
        <vt:i4>5</vt:i4>
      </vt:variant>
      <vt:variant>
        <vt:lpwstr/>
      </vt:variant>
      <vt:variant>
        <vt:lpwstr>_Toc235956776</vt:lpwstr>
      </vt:variant>
      <vt:variant>
        <vt:i4>1835061</vt:i4>
      </vt:variant>
      <vt:variant>
        <vt:i4>92</vt:i4>
      </vt:variant>
      <vt:variant>
        <vt:i4>0</vt:i4>
      </vt:variant>
      <vt:variant>
        <vt:i4>5</vt:i4>
      </vt:variant>
      <vt:variant>
        <vt:lpwstr/>
      </vt:variant>
      <vt:variant>
        <vt:lpwstr>_Toc235956775</vt:lpwstr>
      </vt:variant>
      <vt:variant>
        <vt:i4>1835061</vt:i4>
      </vt:variant>
      <vt:variant>
        <vt:i4>86</vt:i4>
      </vt:variant>
      <vt:variant>
        <vt:i4>0</vt:i4>
      </vt:variant>
      <vt:variant>
        <vt:i4>5</vt:i4>
      </vt:variant>
      <vt:variant>
        <vt:lpwstr/>
      </vt:variant>
      <vt:variant>
        <vt:lpwstr>_Toc235956774</vt:lpwstr>
      </vt:variant>
      <vt:variant>
        <vt:i4>1835061</vt:i4>
      </vt:variant>
      <vt:variant>
        <vt:i4>80</vt:i4>
      </vt:variant>
      <vt:variant>
        <vt:i4>0</vt:i4>
      </vt:variant>
      <vt:variant>
        <vt:i4>5</vt:i4>
      </vt:variant>
      <vt:variant>
        <vt:lpwstr/>
      </vt:variant>
      <vt:variant>
        <vt:lpwstr>_Toc235956773</vt:lpwstr>
      </vt:variant>
      <vt:variant>
        <vt:i4>1835061</vt:i4>
      </vt:variant>
      <vt:variant>
        <vt:i4>74</vt:i4>
      </vt:variant>
      <vt:variant>
        <vt:i4>0</vt:i4>
      </vt:variant>
      <vt:variant>
        <vt:i4>5</vt:i4>
      </vt:variant>
      <vt:variant>
        <vt:lpwstr/>
      </vt:variant>
      <vt:variant>
        <vt:lpwstr>_Toc235956772</vt:lpwstr>
      </vt:variant>
      <vt:variant>
        <vt:i4>1835061</vt:i4>
      </vt:variant>
      <vt:variant>
        <vt:i4>68</vt:i4>
      </vt:variant>
      <vt:variant>
        <vt:i4>0</vt:i4>
      </vt:variant>
      <vt:variant>
        <vt:i4>5</vt:i4>
      </vt:variant>
      <vt:variant>
        <vt:lpwstr/>
      </vt:variant>
      <vt:variant>
        <vt:lpwstr>_Toc235956771</vt:lpwstr>
      </vt:variant>
      <vt:variant>
        <vt:i4>1835061</vt:i4>
      </vt:variant>
      <vt:variant>
        <vt:i4>62</vt:i4>
      </vt:variant>
      <vt:variant>
        <vt:i4>0</vt:i4>
      </vt:variant>
      <vt:variant>
        <vt:i4>5</vt:i4>
      </vt:variant>
      <vt:variant>
        <vt:lpwstr/>
      </vt:variant>
      <vt:variant>
        <vt:lpwstr>_Toc235956770</vt:lpwstr>
      </vt:variant>
      <vt:variant>
        <vt:i4>1900597</vt:i4>
      </vt:variant>
      <vt:variant>
        <vt:i4>56</vt:i4>
      </vt:variant>
      <vt:variant>
        <vt:i4>0</vt:i4>
      </vt:variant>
      <vt:variant>
        <vt:i4>5</vt:i4>
      </vt:variant>
      <vt:variant>
        <vt:lpwstr/>
      </vt:variant>
      <vt:variant>
        <vt:lpwstr>_Toc235956769</vt:lpwstr>
      </vt:variant>
      <vt:variant>
        <vt:i4>1900597</vt:i4>
      </vt:variant>
      <vt:variant>
        <vt:i4>50</vt:i4>
      </vt:variant>
      <vt:variant>
        <vt:i4>0</vt:i4>
      </vt:variant>
      <vt:variant>
        <vt:i4>5</vt:i4>
      </vt:variant>
      <vt:variant>
        <vt:lpwstr/>
      </vt:variant>
      <vt:variant>
        <vt:lpwstr>_Toc235956768</vt:lpwstr>
      </vt:variant>
      <vt:variant>
        <vt:i4>1900597</vt:i4>
      </vt:variant>
      <vt:variant>
        <vt:i4>44</vt:i4>
      </vt:variant>
      <vt:variant>
        <vt:i4>0</vt:i4>
      </vt:variant>
      <vt:variant>
        <vt:i4>5</vt:i4>
      </vt:variant>
      <vt:variant>
        <vt:lpwstr/>
      </vt:variant>
      <vt:variant>
        <vt:lpwstr>_Toc235956767</vt:lpwstr>
      </vt:variant>
      <vt:variant>
        <vt:i4>1900597</vt:i4>
      </vt:variant>
      <vt:variant>
        <vt:i4>38</vt:i4>
      </vt:variant>
      <vt:variant>
        <vt:i4>0</vt:i4>
      </vt:variant>
      <vt:variant>
        <vt:i4>5</vt:i4>
      </vt:variant>
      <vt:variant>
        <vt:lpwstr/>
      </vt:variant>
      <vt:variant>
        <vt:lpwstr>_Toc235956766</vt:lpwstr>
      </vt:variant>
      <vt:variant>
        <vt:i4>1900597</vt:i4>
      </vt:variant>
      <vt:variant>
        <vt:i4>32</vt:i4>
      </vt:variant>
      <vt:variant>
        <vt:i4>0</vt:i4>
      </vt:variant>
      <vt:variant>
        <vt:i4>5</vt:i4>
      </vt:variant>
      <vt:variant>
        <vt:lpwstr/>
      </vt:variant>
      <vt:variant>
        <vt:lpwstr>_Toc235956765</vt:lpwstr>
      </vt:variant>
      <vt:variant>
        <vt:i4>1900597</vt:i4>
      </vt:variant>
      <vt:variant>
        <vt:i4>26</vt:i4>
      </vt:variant>
      <vt:variant>
        <vt:i4>0</vt:i4>
      </vt:variant>
      <vt:variant>
        <vt:i4>5</vt:i4>
      </vt:variant>
      <vt:variant>
        <vt:lpwstr/>
      </vt:variant>
      <vt:variant>
        <vt:lpwstr>_Toc235956764</vt:lpwstr>
      </vt:variant>
      <vt:variant>
        <vt:i4>1900597</vt:i4>
      </vt:variant>
      <vt:variant>
        <vt:i4>20</vt:i4>
      </vt:variant>
      <vt:variant>
        <vt:i4>0</vt:i4>
      </vt:variant>
      <vt:variant>
        <vt:i4>5</vt:i4>
      </vt:variant>
      <vt:variant>
        <vt:lpwstr/>
      </vt:variant>
      <vt:variant>
        <vt:lpwstr>_Toc235956763</vt:lpwstr>
      </vt:variant>
      <vt:variant>
        <vt:i4>1900597</vt:i4>
      </vt:variant>
      <vt:variant>
        <vt:i4>14</vt:i4>
      </vt:variant>
      <vt:variant>
        <vt:i4>0</vt:i4>
      </vt:variant>
      <vt:variant>
        <vt:i4>5</vt:i4>
      </vt:variant>
      <vt:variant>
        <vt:lpwstr/>
      </vt:variant>
      <vt:variant>
        <vt:lpwstr>_Toc235956762</vt:lpwstr>
      </vt:variant>
      <vt:variant>
        <vt:i4>1900597</vt:i4>
      </vt:variant>
      <vt:variant>
        <vt:i4>8</vt:i4>
      </vt:variant>
      <vt:variant>
        <vt:i4>0</vt:i4>
      </vt:variant>
      <vt:variant>
        <vt:i4>5</vt:i4>
      </vt:variant>
      <vt:variant>
        <vt:lpwstr/>
      </vt:variant>
      <vt:variant>
        <vt:lpwstr>_Toc235956761</vt:lpwstr>
      </vt:variant>
      <vt:variant>
        <vt:i4>1900597</vt:i4>
      </vt:variant>
      <vt:variant>
        <vt:i4>2</vt:i4>
      </vt:variant>
      <vt:variant>
        <vt:i4>0</vt:i4>
      </vt:variant>
      <vt:variant>
        <vt:i4>5</vt:i4>
      </vt:variant>
      <vt:variant>
        <vt:lpwstr/>
      </vt:variant>
      <vt:variant>
        <vt:lpwstr>_Toc235956760</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FIT Thesis Template (2012)</dc:title>
  <dc:subject>Thesis</dc:subject>
  <dc:creator>Jim Daniels</dc:creator>
  <dc:description>Although the AFIT Style Guide leaves additional room for interpretation, this is a template that covers most efforts; further, because it makes heavy use of styles, style modifications are easily accomplished to meet the meets of individual committees/programs/departments.</dc:description>
  <cp:lastModifiedBy>Daniels, Jim H 1st Lt USAF AETC AFIT/ENV</cp:lastModifiedBy>
  <cp:revision>3</cp:revision>
  <cp:lastPrinted>2016-08-08T19:53:00Z</cp:lastPrinted>
  <dcterms:created xsi:type="dcterms:W3CDTF">2016-08-10T19:13:00Z</dcterms:created>
  <dcterms:modified xsi:type="dcterms:W3CDTF">2016-08-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User Name_1">
    <vt:lpwstr>jim.daniels@afit.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